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796D806" w14:textId="77777777" w:rsidR="00BE1BB3" w:rsidRPr="00E37177" w:rsidRDefault="00BE1BB3" w:rsidP="00BE1BB3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E37177">
        <w:rPr>
          <w:rFonts w:ascii="Times New Roman" w:hAnsi="Times New Roman" w:cs="Times New Roman"/>
          <w:b/>
          <w:sz w:val="24"/>
          <w:szCs w:val="24"/>
        </w:rPr>
        <w:t>Electronic Supplementary Materials</w:t>
      </w:r>
    </w:p>
    <w:p w14:paraId="10EA140E" w14:textId="488BD9E4" w:rsidR="000A6F01" w:rsidRPr="00302833" w:rsidRDefault="00007D58" w:rsidP="000A6F01">
      <w:pPr>
        <w:suppressLineNumbers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02833">
        <w:rPr>
          <w:rFonts w:ascii="Times New Roman" w:hAnsi="Times New Roman" w:cs="Times New Roman"/>
          <w:sz w:val="32"/>
          <w:szCs w:val="32"/>
        </w:rPr>
        <w:t xml:space="preserve">Baculum shape and paternity success in house mice: evidence for genital coevolution </w:t>
      </w:r>
    </w:p>
    <w:p w14:paraId="29CAAE48" w14:textId="77777777" w:rsidR="000A6F01" w:rsidRDefault="000A6F01" w:rsidP="00BE1BB3">
      <w:pPr>
        <w:suppressLineNumbers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F8CDA71" w14:textId="77777777" w:rsidR="00BE1BB3" w:rsidRPr="00E37177" w:rsidRDefault="00BE1BB3" w:rsidP="00BE1BB3">
      <w:pPr>
        <w:suppressLineNumbers/>
        <w:spacing w:line="480" w:lineRule="auto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  <w:proofErr w:type="spellStart"/>
      <w:r w:rsidRPr="00E37177">
        <w:rPr>
          <w:rFonts w:ascii="Times New Roman" w:hAnsi="Times New Roman" w:cs="Times New Roman"/>
          <w:sz w:val="24"/>
          <w:szCs w:val="24"/>
        </w:rPr>
        <w:t>Gonçalo</w:t>
      </w:r>
      <w:proofErr w:type="spellEnd"/>
      <w:r w:rsidRPr="00E37177">
        <w:rPr>
          <w:rFonts w:ascii="Times New Roman" w:hAnsi="Times New Roman" w:cs="Times New Roman"/>
          <w:sz w:val="24"/>
          <w:szCs w:val="24"/>
        </w:rPr>
        <w:t xml:space="preserve"> I. André </w:t>
      </w:r>
      <w:r w:rsidRPr="00E37177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Pr="00E37177">
        <w:rPr>
          <w:rFonts w:ascii="Times New Roman" w:hAnsi="Times New Roman" w:cs="Times New Roman"/>
          <w:sz w:val="24"/>
          <w:szCs w:val="24"/>
        </w:rPr>
        <w:t>, Renée C. Firman, Leigh W. Simmons</w:t>
      </w:r>
    </w:p>
    <w:p w14:paraId="39A51C89" w14:textId="77777777" w:rsidR="00BE1BB3" w:rsidRPr="00E37177" w:rsidRDefault="00BE1BB3" w:rsidP="00BE1BB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37177">
        <w:rPr>
          <w:rFonts w:ascii="Times New Roman" w:hAnsi="Times New Roman" w:cs="Times New Roman"/>
          <w:sz w:val="24"/>
          <w:szCs w:val="24"/>
        </w:rPr>
        <w:t>Centre for Evolutionary Biology, School of Biological Sciences (M092), The University of Western Australia, Crawley, 6009, WA, Australia</w:t>
      </w:r>
    </w:p>
    <w:p w14:paraId="0E447470" w14:textId="77777777" w:rsidR="00BE1BB3" w:rsidRPr="00E37177" w:rsidRDefault="00BE1BB3" w:rsidP="00BE1BB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33396CB" w14:textId="77777777" w:rsidR="00BE1BB3" w:rsidRPr="00E37177" w:rsidRDefault="00BE1BB3" w:rsidP="00BE1BB3">
      <w:pPr>
        <w:jc w:val="both"/>
        <w:rPr>
          <w:rFonts w:ascii="Times New Roman" w:hAnsi="Times New Roman" w:cs="Times New Roman"/>
          <w:sz w:val="24"/>
          <w:szCs w:val="24"/>
        </w:rPr>
      </w:pPr>
      <w:r w:rsidRPr="00E37177">
        <w:rPr>
          <w:rFonts w:ascii="Times New Roman" w:hAnsi="Times New Roman" w:cs="Times New Roman"/>
          <w:sz w:val="24"/>
          <w:szCs w:val="24"/>
        </w:rPr>
        <w:t xml:space="preserve">Correspondence: </w:t>
      </w:r>
      <w:hyperlink r:id="rId8" w:history="1">
        <w:r w:rsidRPr="00E37177">
          <w:rPr>
            <w:rStyle w:val="Hyperlink"/>
            <w:rFonts w:ascii="Times New Roman" w:hAnsi="Times New Roman" w:cs="Times New Roman"/>
            <w:sz w:val="24"/>
            <w:szCs w:val="24"/>
          </w:rPr>
          <w:t>goncalo.igrejaandre@research.uwa.edu.au</w:t>
        </w:r>
      </w:hyperlink>
      <w:r w:rsidRPr="00E37177">
        <w:rPr>
          <w:rStyle w:val="Hyperlink"/>
          <w:rFonts w:ascii="Times New Roman" w:hAnsi="Times New Roman" w:cs="Times New Roman"/>
          <w:sz w:val="24"/>
          <w:szCs w:val="24"/>
        </w:rPr>
        <w:t xml:space="preserve"> </w:t>
      </w:r>
    </w:p>
    <w:p w14:paraId="1D2CED19" w14:textId="77777777" w:rsidR="00BE1BB3" w:rsidRPr="00E37177" w:rsidRDefault="00BE1BB3" w:rsidP="00BE1BB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F909B97" w14:textId="599D36AA" w:rsidR="00BE1BB3" w:rsidRPr="00E37177" w:rsidRDefault="00BE1BB3" w:rsidP="00BE1BB3">
      <w:pPr>
        <w:jc w:val="both"/>
        <w:rPr>
          <w:rFonts w:ascii="Times New Roman" w:hAnsi="Times New Roman" w:cs="Times New Roman"/>
          <w:sz w:val="24"/>
          <w:szCs w:val="24"/>
        </w:rPr>
      </w:pPr>
      <w:r w:rsidRPr="00E37177">
        <w:rPr>
          <w:rFonts w:ascii="Times New Roman" w:hAnsi="Times New Roman" w:cs="Times New Roman"/>
          <w:sz w:val="24"/>
          <w:szCs w:val="24"/>
        </w:rPr>
        <w:t>This file contains</w:t>
      </w:r>
      <w:r w:rsidR="00EF1F8C">
        <w:rPr>
          <w:rFonts w:ascii="Times New Roman" w:hAnsi="Times New Roman" w:cs="Times New Roman"/>
          <w:sz w:val="24"/>
          <w:szCs w:val="24"/>
        </w:rPr>
        <w:t>, supplementary figure</w:t>
      </w:r>
      <w:r w:rsidR="0009049A">
        <w:rPr>
          <w:rFonts w:ascii="Times New Roman" w:hAnsi="Times New Roman" w:cs="Times New Roman"/>
          <w:sz w:val="24"/>
          <w:szCs w:val="24"/>
        </w:rPr>
        <w:t>s</w:t>
      </w:r>
      <w:r w:rsidR="00EF1F8C">
        <w:rPr>
          <w:rFonts w:ascii="Times New Roman" w:hAnsi="Times New Roman" w:cs="Times New Roman"/>
          <w:sz w:val="24"/>
          <w:szCs w:val="24"/>
        </w:rPr>
        <w:t xml:space="preserve"> (Figure S1, S2</w:t>
      </w:r>
      <w:r w:rsidR="00913637">
        <w:rPr>
          <w:rFonts w:ascii="Times New Roman" w:hAnsi="Times New Roman" w:cs="Times New Roman"/>
          <w:sz w:val="24"/>
          <w:szCs w:val="24"/>
        </w:rPr>
        <w:t>,</w:t>
      </w:r>
      <w:r w:rsidR="00302833">
        <w:rPr>
          <w:rFonts w:ascii="Times New Roman" w:hAnsi="Times New Roman" w:cs="Times New Roman"/>
          <w:sz w:val="24"/>
          <w:szCs w:val="24"/>
        </w:rPr>
        <w:t xml:space="preserve"> S3</w:t>
      </w:r>
      <w:r w:rsidR="00913637">
        <w:rPr>
          <w:rFonts w:ascii="Times New Roman" w:hAnsi="Times New Roman" w:cs="Times New Roman"/>
          <w:sz w:val="24"/>
          <w:szCs w:val="24"/>
        </w:rPr>
        <w:t xml:space="preserve"> and S4</w:t>
      </w:r>
      <w:r w:rsidR="00EF1F8C">
        <w:rPr>
          <w:rFonts w:ascii="Times New Roman" w:hAnsi="Times New Roman" w:cs="Times New Roman"/>
          <w:sz w:val="24"/>
          <w:szCs w:val="24"/>
        </w:rPr>
        <w:t xml:space="preserve">) and </w:t>
      </w:r>
      <w:r w:rsidRPr="00E37177">
        <w:rPr>
          <w:rFonts w:ascii="Times New Roman" w:hAnsi="Times New Roman" w:cs="Times New Roman"/>
          <w:sz w:val="24"/>
          <w:szCs w:val="24"/>
        </w:rPr>
        <w:t>supplementary table</w:t>
      </w:r>
      <w:r w:rsidR="0009049A">
        <w:rPr>
          <w:rFonts w:ascii="Times New Roman" w:hAnsi="Times New Roman" w:cs="Times New Roman"/>
          <w:sz w:val="24"/>
          <w:szCs w:val="24"/>
        </w:rPr>
        <w:t>s</w:t>
      </w:r>
      <w:r w:rsidRPr="00E37177">
        <w:rPr>
          <w:rFonts w:ascii="Times New Roman" w:hAnsi="Times New Roman" w:cs="Times New Roman"/>
          <w:sz w:val="24"/>
          <w:szCs w:val="24"/>
        </w:rPr>
        <w:t xml:space="preserve"> (Table S1</w:t>
      </w:r>
      <w:r>
        <w:rPr>
          <w:rFonts w:ascii="Times New Roman" w:hAnsi="Times New Roman" w:cs="Times New Roman"/>
          <w:sz w:val="24"/>
          <w:szCs w:val="24"/>
        </w:rPr>
        <w:t>, S2, S3</w:t>
      </w:r>
      <w:r w:rsidR="00EF1F8C">
        <w:rPr>
          <w:rFonts w:ascii="Times New Roman" w:hAnsi="Times New Roman" w:cs="Times New Roman"/>
          <w:sz w:val="24"/>
          <w:szCs w:val="24"/>
        </w:rPr>
        <w:t>, S4</w:t>
      </w:r>
      <w:r w:rsidR="001676F3">
        <w:rPr>
          <w:rFonts w:ascii="Times New Roman" w:hAnsi="Times New Roman" w:cs="Times New Roman"/>
          <w:sz w:val="24"/>
          <w:szCs w:val="24"/>
        </w:rPr>
        <w:t xml:space="preserve">, </w:t>
      </w:r>
      <w:r w:rsidR="00302833">
        <w:rPr>
          <w:rFonts w:ascii="Times New Roman" w:hAnsi="Times New Roman" w:cs="Times New Roman"/>
          <w:sz w:val="24"/>
          <w:szCs w:val="24"/>
        </w:rPr>
        <w:t>S5</w:t>
      </w:r>
      <w:r w:rsidR="001676F3">
        <w:rPr>
          <w:rFonts w:ascii="Times New Roman" w:hAnsi="Times New Roman" w:cs="Times New Roman"/>
          <w:sz w:val="24"/>
          <w:szCs w:val="24"/>
        </w:rPr>
        <w:t xml:space="preserve"> and S6</w:t>
      </w:r>
      <w:r>
        <w:rPr>
          <w:rFonts w:ascii="Times New Roman" w:hAnsi="Times New Roman" w:cs="Times New Roman"/>
          <w:sz w:val="24"/>
          <w:szCs w:val="24"/>
        </w:rPr>
        <w:t>)</w:t>
      </w:r>
    </w:p>
    <w:p w14:paraId="49ADE2F2" w14:textId="77777777" w:rsidR="0009049A" w:rsidRDefault="0009049A"/>
    <w:p w14:paraId="2EE837C1" w14:textId="77777777" w:rsidR="00BE1BB3" w:rsidRDefault="00BE1BB3"/>
    <w:p w14:paraId="1DAFB8CA" w14:textId="77777777" w:rsidR="00BE1BB3" w:rsidRDefault="00BE1BB3"/>
    <w:p w14:paraId="7950D068" w14:textId="77777777" w:rsidR="00BE1BB3" w:rsidRDefault="00BE1BB3"/>
    <w:p w14:paraId="2C581A5F" w14:textId="77777777" w:rsidR="00BE1BB3" w:rsidRDefault="00BE1BB3"/>
    <w:p w14:paraId="4AF87A44" w14:textId="77777777" w:rsidR="00BE1BB3" w:rsidRDefault="00BE1BB3"/>
    <w:p w14:paraId="39774EAE" w14:textId="77777777" w:rsidR="00BE1BB3" w:rsidRDefault="00BE1BB3"/>
    <w:p w14:paraId="31124A18" w14:textId="77777777" w:rsidR="00BE1BB3" w:rsidRDefault="00BE1BB3"/>
    <w:p w14:paraId="25B14F3D" w14:textId="77777777" w:rsidR="00BE1BB3" w:rsidRDefault="00BE1BB3"/>
    <w:p w14:paraId="1E39ACCE" w14:textId="77777777" w:rsidR="00BE1BB3" w:rsidRDefault="00BE1BB3"/>
    <w:p w14:paraId="25A725EB" w14:textId="77777777" w:rsidR="00BE1BB3" w:rsidRDefault="00BE1BB3"/>
    <w:p w14:paraId="18665C00" w14:textId="77777777" w:rsidR="00BE1BB3" w:rsidRDefault="00BE1BB3"/>
    <w:p w14:paraId="29E4253F" w14:textId="77777777" w:rsidR="00BE1BB3" w:rsidRDefault="00BE1BB3"/>
    <w:p w14:paraId="3075B309" w14:textId="74BA480F" w:rsidR="00BE1BB3" w:rsidRDefault="00BE1BB3"/>
    <w:p w14:paraId="296B60C3" w14:textId="176BCF51" w:rsidR="00302833" w:rsidRDefault="00302833"/>
    <w:p w14:paraId="1DFD0BED" w14:textId="77777777" w:rsidR="00302833" w:rsidRDefault="00302833"/>
    <w:p w14:paraId="4FC23C64" w14:textId="3A969190" w:rsidR="00B7554D" w:rsidRDefault="00EF1F8C" w:rsidP="00B7554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F1F8C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Figure S1. </w:t>
      </w:r>
      <w:r>
        <w:rPr>
          <w:rFonts w:ascii="Times New Roman" w:hAnsi="Times New Roman" w:cs="Times New Roman"/>
          <w:sz w:val="24"/>
          <w:szCs w:val="24"/>
        </w:rPr>
        <w:t xml:space="preserve">Variation in baculum shape of </w:t>
      </w:r>
      <w:r w:rsidR="005A4706">
        <w:rPr>
          <w:rFonts w:ascii="Times New Roman" w:hAnsi="Times New Roman" w:cs="Times New Roman"/>
          <w:sz w:val="24"/>
          <w:szCs w:val="24"/>
        </w:rPr>
        <w:t>second-generation</w:t>
      </w:r>
      <w:r>
        <w:rPr>
          <w:rFonts w:ascii="Times New Roman" w:hAnsi="Times New Roman" w:cs="Times New Roman"/>
          <w:sz w:val="24"/>
          <w:szCs w:val="24"/>
        </w:rPr>
        <w:t xml:space="preserve"> lab</w:t>
      </w:r>
      <w:r w:rsidR="00DF2CFE">
        <w:rPr>
          <w:rFonts w:ascii="Times New Roman" w:hAnsi="Times New Roman" w:cs="Times New Roman"/>
          <w:sz w:val="24"/>
          <w:szCs w:val="24"/>
        </w:rPr>
        <w:t>oratory reared</w:t>
      </w:r>
      <w:r>
        <w:rPr>
          <w:rFonts w:ascii="Times New Roman" w:hAnsi="Times New Roman" w:cs="Times New Roman"/>
          <w:sz w:val="24"/>
          <w:szCs w:val="24"/>
        </w:rPr>
        <w:t xml:space="preserve"> house mice </w:t>
      </w:r>
      <w:r w:rsidR="00DF2CFE">
        <w:rPr>
          <w:rFonts w:ascii="Times New Roman" w:hAnsi="Times New Roman" w:cs="Times New Roman"/>
          <w:sz w:val="24"/>
          <w:szCs w:val="24"/>
        </w:rPr>
        <w:t xml:space="preserve">derived </w:t>
      </w:r>
      <w:r>
        <w:rPr>
          <w:rFonts w:ascii="Times New Roman" w:hAnsi="Times New Roman" w:cs="Times New Roman"/>
          <w:sz w:val="24"/>
          <w:szCs w:val="24"/>
        </w:rPr>
        <w:t xml:space="preserve">from </w:t>
      </w:r>
      <w:r w:rsidR="00DF2CFE">
        <w:rPr>
          <w:rFonts w:ascii="Times New Roman" w:hAnsi="Times New Roman" w:cs="Times New Roman"/>
          <w:sz w:val="24"/>
          <w:szCs w:val="24"/>
        </w:rPr>
        <w:t xml:space="preserve">the extremes of </w:t>
      </w:r>
      <w:r>
        <w:rPr>
          <w:rFonts w:ascii="Times New Roman" w:hAnsi="Times New Roman" w:cs="Times New Roman"/>
          <w:sz w:val="24"/>
          <w:szCs w:val="24"/>
        </w:rPr>
        <w:t xml:space="preserve">baculum shape (Wide/Narrow). </w:t>
      </w:r>
      <w:r w:rsidRPr="005A4706">
        <w:rPr>
          <w:rFonts w:ascii="Times New Roman" w:hAnsi="Times New Roman" w:cs="Times New Roman"/>
          <w:i/>
          <w:iCs/>
          <w:sz w:val="24"/>
          <w:szCs w:val="24"/>
        </w:rPr>
        <w:t>(a)</w:t>
      </w:r>
      <w:r>
        <w:rPr>
          <w:rFonts w:ascii="Times New Roman" w:hAnsi="Times New Roman" w:cs="Times New Roman"/>
          <w:sz w:val="24"/>
          <w:szCs w:val="24"/>
        </w:rPr>
        <w:t xml:space="preserve"> Mean </w:t>
      </w:r>
      <w:r w:rsidR="005A4706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>± 95% C</w:t>
      </w:r>
      <w:r w:rsidR="005A4706">
        <w:rPr>
          <w:rFonts w:ascii="Times New Roman" w:hAnsi="Times New Roman" w:cs="Times New Roman"/>
          <w:sz w:val="24"/>
          <w:szCs w:val="24"/>
        </w:rPr>
        <w:t xml:space="preserve">I) score of the first relative warp (RW1). </w:t>
      </w:r>
      <w:r w:rsidR="009D205B" w:rsidRPr="009D205B">
        <w:rPr>
          <w:rFonts w:ascii="Times New Roman" w:hAnsi="Times New Roman" w:cs="Times New Roman"/>
          <w:i/>
          <w:iCs/>
          <w:sz w:val="24"/>
          <w:szCs w:val="24"/>
        </w:rPr>
        <w:t>(b)</w:t>
      </w:r>
      <w:r w:rsidR="009D205B">
        <w:rPr>
          <w:rFonts w:ascii="Times New Roman" w:hAnsi="Times New Roman" w:cs="Times New Roman"/>
          <w:sz w:val="24"/>
          <w:szCs w:val="24"/>
        </w:rPr>
        <w:t xml:space="preserve"> Mean (± 95% CI) score of the second relative warp (RW2).</w:t>
      </w:r>
      <w:r w:rsidR="00B7554D">
        <w:rPr>
          <w:rFonts w:ascii="Times New Roman" w:hAnsi="Times New Roman" w:cs="Times New Roman"/>
          <w:sz w:val="24"/>
          <w:szCs w:val="24"/>
        </w:rPr>
        <w:t xml:space="preserve"> Baculum shape thin-plate </w:t>
      </w:r>
      <w:proofErr w:type="gramStart"/>
      <w:r w:rsidR="00B7554D">
        <w:rPr>
          <w:rFonts w:ascii="Times New Roman" w:hAnsi="Times New Roman" w:cs="Times New Roman"/>
          <w:sz w:val="24"/>
          <w:szCs w:val="24"/>
        </w:rPr>
        <w:t>splines:</w:t>
      </w:r>
      <w:proofErr w:type="gramEnd"/>
      <w:r w:rsidR="00B7554D">
        <w:rPr>
          <w:rFonts w:ascii="Times New Roman" w:hAnsi="Times New Roman" w:cs="Times New Roman"/>
          <w:sz w:val="24"/>
          <w:szCs w:val="24"/>
        </w:rPr>
        <w:t xml:space="preserve"> </w:t>
      </w:r>
      <w:r w:rsidR="002B7B50">
        <w:rPr>
          <w:rFonts w:ascii="Times New Roman" w:hAnsi="Times New Roman" w:cs="Times New Roman"/>
          <w:sz w:val="24"/>
          <w:szCs w:val="24"/>
        </w:rPr>
        <w:t>left</w:t>
      </w:r>
      <w:r w:rsidR="00B7554D">
        <w:rPr>
          <w:rFonts w:ascii="Times New Roman" w:hAnsi="Times New Roman" w:cs="Times New Roman"/>
          <w:sz w:val="24"/>
          <w:szCs w:val="24"/>
        </w:rPr>
        <w:t xml:space="preserve">– wide background, </w:t>
      </w:r>
      <w:r w:rsidR="002B7B50">
        <w:rPr>
          <w:rFonts w:ascii="Times New Roman" w:hAnsi="Times New Roman" w:cs="Times New Roman"/>
          <w:sz w:val="24"/>
          <w:szCs w:val="24"/>
        </w:rPr>
        <w:t>right</w:t>
      </w:r>
      <w:r w:rsidR="00B7554D">
        <w:rPr>
          <w:rFonts w:ascii="Times New Roman" w:hAnsi="Times New Roman" w:cs="Times New Roman"/>
          <w:sz w:val="24"/>
          <w:szCs w:val="24"/>
        </w:rPr>
        <w:t xml:space="preserve">– narrow background. </w:t>
      </w:r>
    </w:p>
    <w:p w14:paraId="5E15562D" w14:textId="6594F4AE" w:rsidR="009D205B" w:rsidRPr="001D0B97" w:rsidRDefault="001D0B97" w:rsidP="00B7554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3F9C7854" wp14:editId="0A40FA4E">
                <wp:simplePos x="0" y="0"/>
                <wp:positionH relativeFrom="column">
                  <wp:posOffset>248920</wp:posOffset>
                </wp:positionH>
                <wp:positionV relativeFrom="paragraph">
                  <wp:posOffset>7620</wp:posOffset>
                </wp:positionV>
                <wp:extent cx="419100" cy="361950"/>
                <wp:effectExtent l="0" t="0" r="0" b="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19100" cy="36195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03BA21B" w14:textId="7F446421" w:rsidR="0009049A" w:rsidRPr="001D0B97" w:rsidRDefault="0009049A">
                            <w:pPr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4"/>
                                <w:szCs w:val="24"/>
                              </w:rPr>
                            </w:pPr>
                            <w:r w:rsidRPr="001D0B97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4"/>
                                <w:szCs w:val="24"/>
                              </w:rPr>
                              <w:t>(a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F9C7854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9.6pt;margin-top:.6pt;width:33pt;height:28.5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" filled="f" stroked="f">
                <v:textbox>
                  <w:txbxContent>
                    <w:p w14:paraId="403BA21B" w14:textId="7F446421" w:rsidR="0009049A" w:rsidRPr="001D0B97" w:rsidRDefault="0009049A">
                      <w:pPr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  <w:szCs w:val="24"/>
                        </w:rPr>
                      </w:pPr>
                      <w:r w:rsidRPr="001D0B97"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  <w:szCs w:val="24"/>
                        </w:rPr>
                        <w:t>(a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5414D840" w14:textId="07946F50" w:rsidR="001D0B97" w:rsidRDefault="00B7554D">
      <w:pPr>
        <w:rPr>
          <w:noProof/>
        </w:rPr>
      </w:pPr>
      <w:r>
        <w:rPr>
          <w:noProof/>
        </w:rPr>
        <mc:AlternateContent>
          <mc:Choice Requires="wps">
            <w:drawing>
              <wp:anchor distT="45720" distB="45720" distL="114300" distR="114300" simplePos="0" relativeHeight="251661312" behindDoc="0" locked="0" layoutInCell="1" allowOverlap="1" wp14:anchorId="288B6E77" wp14:editId="63057738">
                <wp:simplePos x="0" y="0"/>
                <wp:positionH relativeFrom="margin">
                  <wp:posOffset>293687</wp:posOffset>
                </wp:positionH>
                <wp:positionV relativeFrom="paragraph">
                  <wp:posOffset>3285490</wp:posOffset>
                </wp:positionV>
                <wp:extent cx="419100" cy="349250"/>
                <wp:effectExtent l="0" t="0" r="0" b="0"/>
                <wp:wrapSquare wrapText="bothSides"/>
                <wp:docPr id="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19100" cy="34925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8774928" w14:textId="748B3AB8" w:rsidR="0009049A" w:rsidRPr="001D0B97" w:rsidRDefault="0009049A" w:rsidP="001D0B97">
                            <w:pPr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4"/>
                                <w:szCs w:val="24"/>
                              </w:rPr>
                            </w:pPr>
                            <w:r w:rsidRPr="001D0B97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4"/>
                                <w:szCs w:val="24"/>
                              </w:rPr>
                              <w:t>(</w:t>
                            </w:r>
                            <w:r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4"/>
                                <w:szCs w:val="24"/>
                              </w:rPr>
                              <w:t>b</w:t>
                            </w:r>
                            <w:r w:rsidRPr="001D0B97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4"/>
                                <w:szCs w:val="24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88B6E77" id="_x0000_s1027" type="#_x0000_t202" style="position:absolute;margin-left:23.1pt;margin-top:258.7pt;width:33pt;height:27.5pt;z-index:251661312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" filled="f" stroked="f">
                <v:textbox>
                  <w:txbxContent>
                    <w:p w14:paraId="48774928" w14:textId="748B3AB8" w:rsidR="0009049A" w:rsidRPr="001D0B97" w:rsidRDefault="0009049A" w:rsidP="001D0B97">
                      <w:pPr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  <w:szCs w:val="24"/>
                        </w:rPr>
                      </w:pPr>
                      <w:r w:rsidRPr="001D0B97"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  <w:szCs w:val="24"/>
                        </w:rPr>
                        <w:t>(</w:t>
                      </w:r>
                      <w:r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  <w:szCs w:val="24"/>
                        </w:rPr>
                        <w:t>b</w:t>
                      </w:r>
                      <w:r w:rsidRPr="001D0B97"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  <w:szCs w:val="24"/>
                        </w:rPr>
                        <w:t>)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1D0B97">
        <w:rPr>
          <w:noProof/>
        </w:rPr>
        <w:drawing>
          <wp:inline distT="0" distB="0" distL="0" distR="0" wp14:anchorId="59111D2B" wp14:editId="01ECDBFA">
            <wp:extent cx="5731510" cy="3223895"/>
            <wp:effectExtent l="0" t="0" r="254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ndRW1_final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3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32FA89" w14:textId="2ABF4A5C" w:rsidR="00EF1F8C" w:rsidRDefault="00EF1F8C">
      <w:pPr>
        <w:rPr>
          <w:noProof/>
        </w:rPr>
      </w:pPr>
    </w:p>
    <w:p w14:paraId="3F4DE1E2" w14:textId="45C73489" w:rsidR="00EF1F8C" w:rsidRDefault="001D0B97">
      <w:r>
        <w:rPr>
          <w:noProof/>
        </w:rPr>
        <w:drawing>
          <wp:inline distT="0" distB="0" distL="0" distR="0" wp14:anchorId="063745FD" wp14:editId="331A1BE7">
            <wp:extent cx="5731510" cy="3223895"/>
            <wp:effectExtent l="0" t="0" r="254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ndRW2_final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3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92B85E" w14:textId="19126A93" w:rsidR="00B7554D" w:rsidRDefault="00B7554D" w:rsidP="00B7554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mc:AlternateContent>
          <mc:Choice Requires="wps">
            <w:drawing>
              <wp:anchor distT="45720" distB="45720" distL="114300" distR="114300" simplePos="0" relativeHeight="251663360" behindDoc="0" locked="0" layoutInCell="1" allowOverlap="1" wp14:anchorId="3D76BB6F" wp14:editId="296325C7">
                <wp:simplePos x="0" y="0"/>
                <wp:positionH relativeFrom="column">
                  <wp:posOffset>219075</wp:posOffset>
                </wp:positionH>
                <wp:positionV relativeFrom="paragraph">
                  <wp:posOffset>1661160</wp:posOffset>
                </wp:positionV>
                <wp:extent cx="419100" cy="361950"/>
                <wp:effectExtent l="0" t="0" r="0" b="0"/>
                <wp:wrapSquare wrapText="bothSides"/>
                <wp:docPr id="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19100" cy="36195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7BB57E4" w14:textId="50281A7D" w:rsidR="0009049A" w:rsidRDefault="0009049A" w:rsidP="002B3706">
                            <w:pPr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4"/>
                                <w:szCs w:val="24"/>
                              </w:rPr>
                            </w:pPr>
                            <w:r w:rsidRPr="001D0B97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4"/>
                                <w:szCs w:val="24"/>
                              </w:rPr>
                              <w:t>(a)</w:t>
                            </w:r>
                          </w:p>
                          <w:p w14:paraId="2D8D0F1E" w14:textId="1789C658" w:rsidR="0009049A" w:rsidRDefault="0009049A" w:rsidP="002B3706">
                            <w:pPr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4"/>
                                <w:szCs w:val="24"/>
                              </w:rPr>
                            </w:pPr>
                          </w:p>
                          <w:p w14:paraId="1B8AECA5" w14:textId="77777777" w:rsidR="0009049A" w:rsidRPr="001D0B97" w:rsidRDefault="0009049A" w:rsidP="002B3706">
                            <w:pPr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4"/>
                                <w:szCs w:val="24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D76BB6F" id="_x0000_s1028" type="#_x0000_t202" style="position:absolute;margin-left:17.25pt;margin-top:130.8pt;width:33pt;height:28.5pt;z-index:25166336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" filled="f" stroked="f">
                <v:textbox>
                  <w:txbxContent>
                    <w:p w14:paraId="77BB57E4" w14:textId="50281A7D" w:rsidR="0009049A" w:rsidRDefault="0009049A" w:rsidP="002B3706">
                      <w:pPr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  <w:szCs w:val="24"/>
                        </w:rPr>
                      </w:pPr>
                      <w:r w:rsidRPr="001D0B97"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  <w:szCs w:val="24"/>
                        </w:rPr>
                        <w:t>(a)</w:t>
                      </w:r>
                    </w:p>
                    <w:p w14:paraId="2D8D0F1E" w14:textId="1789C658" w:rsidR="0009049A" w:rsidRDefault="0009049A" w:rsidP="002B3706">
                      <w:pPr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  <w:szCs w:val="24"/>
                        </w:rPr>
                      </w:pPr>
                    </w:p>
                    <w:p w14:paraId="1B8AECA5" w14:textId="77777777" w:rsidR="0009049A" w:rsidRPr="001D0B97" w:rsidRDefault="0009049A" w:rsidP="002B3706">
                      <w:pPr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  <w:szCs w:val="24"/>
                        </w:rPr>
                      </w:pPr>
                    </w:p>
                  </w:txbxContent>
                </v:textbox>
                <w10:wrap type="square"/>
              </v:shape>
            </w:pict>
          </mc:Fallback>
        </mc:AlternateContent>
      </w:r>
      <w:r w:rsidR="002B3706" w:rsidRPr="00EF1F8C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2B3706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2B3706" w:rsidRPr="00EF1F8C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2B3706">
        <w:rPr>
          <w:rFonts w:ascii="Times New Roman" w:hAnsi="Times New Roman" w:cs="Times New Roman"/>
          <w:sz w:val="24"/>
          <w:szCs w:val="24"/>
        </w:rPr>
        <w:t xml:space="preserve">Variation in baculum shape of third-generation </w:t>
      </w:r>
      <w:r w:rsidR="00DF2CFE">
        <w:rPr>
          <w:rFonts w:ascii="Times New Roman" w:hAnsi="Times New Roman" w:cs="Times New Roman"/>
          <w:sz w:val="24"/>
          <w:szCs w:val="24"/>
        </w:rPr>
        <w:t>laboratory reared</w:t>
      </w:r>
      <w:r w:rsidR="002B3706">
        <w:rPr>
          <w:rFonts w:ascii="Times New Roman" w:hAnsi="Times New Roman" w:cs="Times New Roman"/>
          <w:sz w:val="24"/>
          <w:szCs w:val="24"/>
        </w:rPr>
        <w:t xml:space="preserve"> house mice </w:t>
      </w:r>
      <w:r w:rsidR="00DF2CFE">
        <w:rPr>
          <w:rFonts w:ascii="Times New Roman" w:hAnsi="Times New Roman" w:cs="Times New Roman"/>
          <w:sz w:val="24"/>
          <w:szCs w:val="24"/>
        </w:rPr>
        <w:t xml:space="preserve">descended from families </w:t>
      </w:r>
      <w:r w:rsidR="002B3706">
        <w:rPr>
          <w:rFonts w:ascii="Times New Roman" w:hAnsi="Times New Roman" w:cs="Times New Roman"/>
          <w:sz w:val="24"/>
          <w:szCs w:val="24"/>
        </w:rPr>
        <w:t xml:space="preserve">from </w:t>
      </w:r>
      <w:r w:rsidR="00DF2CFE">
        <w:rPr>
          <w:rFonts w:ascii="Times New Roman" w:hAnsi="Times New Roman" w:cs="Times New Roman"/>
          <w:sz w:val="24"/>
          <w:szCs w:val="24"/>
        </w:rPr>
        <w:t xml:space="preserve">the extremes of </w:t>
      </w:r>
      <w:r w:rsidR="002B3706">
        <w:rPr>
          <w:rFonts w:ascii="Times New Roman" w:hAnsi="Times New Roman" w:cs="Times New Roman"/>
          <w:sz w:val="24"/>
          <w:szCs w:val="24"/>
        </w:rPr>
        <w:t xml:space="preserve">baculum shape (Wide/Narrow). </w:t>
      </w:r>
      <w:r w:rsidR="002B3706" w:rsidRPr="005A4706">
        <w:rPr>
          <w:rFonts w:ascii="Times New Roman" w:hAnsi="Times New Roman" w:cs="Times New Roman"/>
          <w:i/>
          <w:iCs/>
          <w:sz w:val="24"/>
          <w:szCs w:val="24"/>
        </w:rPr>
        <w:t>(a)</w:t>
      </w:r>
      <w:r w:rsidR="002B3706">
        <w:rPr>
          <w:rFonts w:ascii="Times New Roman" w:hAnsi="Times New Roman" w:cs="Times New Roman"/>
          <w:sz w:val="24"/>
          <w:szCs w:val="24"/>
        </w:rPr>
        <w:t xml:space="preserve"> Mean (± 95% CI) score of the first relative warp (RW1). </w:t>
      </w:r>
      <w:r w:rsidR="002B3706" w:rsidRPr="009D205B">
        <w:rPr>
          <w:rFonts w:ascii="Times New Roman" w:hAnsi="Times New Roman" w:cs="Times New Roman"/>
          <w:i/>
          <w:iCs/>
          <w:sz w:val="24"/>
          <w:szCs w:val="24"/>
        </w:rPr>
        <w:t>(b)</w:t>
      </w:r>
      <w:r w:rsidR="002B3706">
        <w:rPr>
          <w:rFonts w:ascii="Times New Roman" w:hAnsi="Times New Roman" w:cs="Times New Roman"/>
          <w:sz w:val="24"/>
          <w:szCs w:val="24"/>
        </w:rPr>
        <w:t xml:space="preserve"> Mean (± 95% CI) score of the second relative warp (RW2).</w:t>
      </w:r>
      <w:r>
        <w:rPr>
          <w:rFonts w:ascii="Times New Roman" w:hAnsi="Times New Roman" w:cs="Times New Roman"/>
          <w:sz w:val="24"/>
          <w:szCs w:val="24"/>
        </w:rPr>
        <w:t xml:space="preserve"> Baculum shape thin-plate </w:t>
      </w:r>
      <w:proofErr w:type="gramStart"/>
      <w:r>
        <w:rPr>
          <w:rFonts w:ascii="Times New Roman" w:hAnsi="Times New Roman" w:cs="Times New Roman"/>
          <w:sz w:val="24"/>
          <w:szCs w:val="24"/>
        </w:rPr>
        <w:t>splines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B7B50">
        <w:rPr>
          <w:rFonts w:ascii="Times New Roman" w:hAnsi="Times New Roman" w:cs="Times New Roman"/>
          <w:sz w:val="24"/>
          <w:szCs w:val="24"/>
        </w:rPr>
        <w:t>left</w:t>
      </w:r>
      <w:r>
        <w:rPr>
          <w:rFonts w:ascii="Times New Roman" w:hAnsi="Times New Roman" w:cs="Times New Roman"/>
          <w:sz w:val="24"/>
          <w:szCs w:val="24"/>
        </w:rPr>
        <w:t xml:space="preserve">– wide background, </w:t>
      </w:r>
      <w:r w:rsidR="002B7B50">
        <w:rPr>
          <w:rFonts w:ascii="Times New Roman" w:hAnsi="Times New Roman" w:cs="Times New Roman"/>
          <w:sz w:val="24"/>
          <w:szCs w:val="24"/>
        </w:rPr>
        <w:t>right</w:t>
      </w:r>
      <w:r>
        <w:rPr>
          <w:rFonts w:ascii="Times New Roman" w:hAnsi="Times New Roman" w:cs="Times New Roman"/>
          <w:sz w:val="24"/>
          <w:szCs w:val="24"/>
        </w:rPr>
        <w:t xml:space="preserve">– narrow background. </w:t>
      </w:r>
    </w:p>
    <w:p w14:paraId="28390B2B" w14:textId="29353B72" w:rsidR="002B3706" w:rsidRDefault="00B7554D" w:rsidP="002B3706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49F725EA" wp14:editId="3924438A">
            <wp:extent cx="5638800" cy="3171747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rdRW1_final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44695" cy="31750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0B46EB" w14:textId="0AABA86F" w:rsidR="007B1327" w:rsidRDefault="00B7554D">
      <w:r>
        <w:rPr>
          <w:noProof/>
        </w:rPr>
        <w:drawing>
          <wp:anchor distT="0" distB="0" distL="114300" distR="114300" simplePos="0" relativeHeight="251666432" behindDoc="1" locked="0" layoutInCell="1" allowOverlap="1" wp14:anchorId="2FE565E3" wp14:editId="386AE80D">
            <wp:simplePos x="0" y="0"/>
            <wp:positionH relativeFrom="margin">
              <wp:align>left</wp:align>
            </wp:positionH>
            <wp:positionV relativeFrom="paragraph">
              <wp:posOffset>273685</wp:posOffset>
            </wp:positionV>
            <wp:extent cx="5638800" cy="3171190"/>
            <wp:effectExtent l="0" t="0" r="0" b="0"/>
            <wp:wrapTight wrapText="bothSides">
              <wp:wrapPolygon edited="0">
                <wp:start x="0" y="0"/>
                <wp:lineTo x="0" y="21410"/>
                <wp:lineTo x="21527" y="21410"/>
                <wp:lineTo x="21527" y="0"/>
                <wp:lineTo x="0" y="0"/>
              </wp:wrapPolygon>
            </wp:wrapTight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rdRW2_final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42321" cy="3173727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mc:AlternateContent>
          <mc:Choice Requires="wps">
            <w:drawing>
              <wp:anchor distT="45720" distB="45720" distL="114300" distR="114300" simplePos="0" relativeHeight="251665408" behindDoc="0" locked="0" layoutInCell="1" allowOverlap="1" wp14:anchorId="6BC8F6A7" wp14:editId="42885B6C">
                <wp:simplePos x="0" y="0"/>
                <wp:positionH relativeFrom="margin">
                  <wp:posOffset>254635</wp:posOffset>
                </wp:positionH>
                <wp:positionV relativeFrom="paragraph">
                  <wp:posOffset>1270</wp:posOffset>
                </wp:positionV>
                <wp:extent cx="419100" cy="349250"/>
                <wp:effectExtent l="0" t="0" r="0" b="0"/>
                <wp:wrapSquare wrapText="bothSides"/>
                <wp:docPr id="1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19100" cy="34925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3D83033" w14:textId="77777777" w:rsidR="0009049A" w:rsidRPr="001D0B97" w:rsidRDefault="0009049A" w:rsidP="002B3706">
                            <w:pPr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4"/>
                                <w:szCs w:val="24"/>
                              </w:rPr>
                            </w:pPr>
                            <w:r w:rsidRPr="001D0B97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4"/>
                                <w:szCs w:val="24"/>
                              </w:rPr>
                              <w:t>(</w:t>
                            </w:r>
                            <w:r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4"/>
                                <w:szCs w:val="24"/>
                              </w:rPr>
                              <w:t>b</w:t>
                            </w:r>
                            <w:r w:rsidRPr="001D0B97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4"/>
                                <w:szCs w:val="24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BC8F6A7" id="_x0000_s1029" type="#_x0000_t202" style="position:absolute;margin-left:20.05pt;margin-top:.1pt;width:33pt;height:27.5pt;z-index:251665408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" filled="f" stroked="f">
                <v:textbox>
                  <w:txbxContent>
                    <w:p w14:paraId="23D83033" w14:textId="77777777" w:rsidR="0009049A" w:rsidRPr="001D0B97" w:rsidRDefault="0009049A" w:rsidP="002B3706">
                      <w:pPr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  <w:szCs w:val="24"/>
                        </w:rPr>
                      </w:pPr>
                      <w:r w:rsidRPr="001D0B97"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  <w:szCs w:val="24"/>
                        </w:rPr>
                        <w:t>(</w:t>
                      </w:r>
                      <w:r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  <w:szCs w:val="24"/>
                        </w:rPr>
                        <w:t>b</w:t>
                      </w:r>
                      <w:r w:rsidRPr="001D0B97">
                        <w:rPr>
                          <w:rFonts w:ascii="Times New Roman" w:hAnsi="Times New Roman" w:cs="Times New Roman"/>
                          <w:i/>
                          <w:iCs/>
                          <w:sz w:val="24"/>
                          <w:szCs w:val="24"/>
                        </w:rPr>
                        <w:t>)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</w:p>
    <w:p w14:paraId="7E545450" w14:textId="04E4E59C" w:rsidR="009A60AB" w:rsidRPr="0035195A" w:rsidRDefault="00E54922" w:rsidP="00B7554D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BE1BB3"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>
        <w:rPr>
          <w:rFonts w:ascii="Times New Roman" w:hAnsi="Times New Roman" w:cs="Times New Roman"/>
          <w:b/>
          <w:sz w:val="24"/>
          <w:szCs w:val="24"/>
        </w:rPr>
        <w:t xml:space="preserve">1. </w:t>
      </w:r>
      <w:r w:rsidR="00945FBC" w:rsidRPr="00945FBC">
        <w:rPr>
          <w:rFonts w:ascii="Times New Roman" w:hAnsi="Times New Roman" w:cs="Times New Roman"/>
          <w:bCs/>
          <w:sz w:val="24"/>
          <w:szCs w:val="24"/>
        </w:rPr>
        <w:t>Linear mixed model (LMM) of</w:t>
      </w:r>
      <w:r w:rsidR="00945FBC">
        <w:rPr>
          <w:rFonts w:ascii="Times New Roman" w:hAnsi="Times New Roman" w:cs="Times New Roman"/>
          <w:bCs/>
          <w:sz w:val="24"/>
          <w:szCs w:val="24"/>
        </w:rPr>
        <w:t xml:space="preserve"> baculum shape </w:t>
      </w:r>
      <w:r w:rsidR="00DF2CFE">
        <w:rPr>
          <w:rFonts w:ascii="Times New Roman" w:hAnsi="Times New Roman" w:cs="Times New Roman"/>
          <w:bCs/>
          <w:sz w:val="24"/>
          <w:szCs w:val="24"/>
        </w:rPr>
        <w:t>of F</w:t>
      </w:r>
      <w:r w:rsidR="00DF2CFE" w:rsidRPr="00E13B71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DF2CFE">
        <w:rPr>
          <w:rFonts w:ascii="Times New Roman" w:hAnsi="Times New Roman" w:cs="Times New Roman"/>
          <w:bCs/>
          <w:sz w:val="24"/>
          <w:szCs w:val="24"/>
        </w:rPr>
        <w:t xml:space="preserve"> and F</w:t>
      </w:r>
      <w:r w:rsidR="00DF2CFE" w:rsidRPr="00E13B71">
        <w:rPr>
          <w:rFonts w:ascii="Times New Roman" w:hAnsi="Times New Roman" w:cs="Times New Roman"/>
          <w:bCs/>
          <w:sz w:val="24"/>
          <w:szCs w:val="24"/>
          <w:vertAlign w:val="subscript"/>
        </w:rPr>
        <w:t>3</w:t>
      </w:r>
      <w:r w:rsidR="00DF2CFE">
        <w:rPr>
          <w:rFonts w:ascii="Times New Roman" w:hAnsi="Times New Roman" w:cs="Times New Roman"/>
          <w:bCs/>
          <w:sz w:val="24"/>
          <w:szCs w:val="24"/>
        </w:rPr>
        <w:t xml:space="preserve"> house mice descended from families from the extremes</w:t>
      </w:r>
      <w:r w:rsidR="00EF1F8C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45FBC">
        <w:rPr>
          <w:rFonts w:ascii="Times New Roman" w:hAnsi="Times New Roman" w:cs="Times New Roman"/>
          <w:bCs/>
          <w:sz w:val="24"/>
          <w:szCs w:val="24"/>
        </w:rPr>
        <w:t xml:space="preserve">of baculum </w:t>
      </w:r>
      <w:r w:rsidR="00DF2CFE">
        <w:rPr>
          <w:rFonts w:ascii="Times New Roman" w:hAnsi="Times New Roman" w:cs="Times New Roman"/>
          <w:bCs/>
          <w:sz w:val="24"/>
          <w:szCs w:val="24"/>
        </w:rPr>
        <w:t>shape</w:t>
      </w:r>
      <w:r w:rsidR="00945FBC">
        <w:rPr>
          <w:rFonts w:ascii="Times New Roman" w:hAnsi="Times New Roman" w:cs="Times New Roman"/>
          <w:bCs/>
          <w:sz w:val="24"/>
          <w:szCs w:val="24"/>
        </w:rPr>
        <w:t xml:space="preserve">. (a) Second generation </w:t>
      </w:r>
      <w:r w:rsidR="0035195A">
        <w:rPr>
          <w:rFonts w:ascii="Times New Roman" w:hAnsi="Times New Roman" w:cs="Times New Roman"/>
          <w:bCs/>
          <w:sz w:val="24"/>
          <w:szCs w:val="24"/>
        </w:rPr>
        <w:t>(n= 104); (b) Third</w:t>
      </w:r>
      <w:r w:rsidR="00AA4E4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35195A">
        <w:rPr>
          <w:rFonts w:ascii="Times New Roman" w:hAnsi="Times New Roman" w:cs="Times New Roman"/>
          <w:bCs/>
          <w:sz w:val="24"/>
          <w:szCs w:val="24"/>
        </w:rPr>
        <w:t>generation (n=214).</w:t>
      </w:r>
      <w:r w:rsidR="00916E4A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16E4A" w:rsidRPr="002D1E81">
        <w:rPr>
          <w:rFonts w:ascii="Times New Roman" w:hAnsi="Times New Roman" w:cs="Times New Roman"/>
          <w:sz w:val="24"/>
          <w:szCs w:val="24"/>
        </w:rPr>
        <w:t>Values in italics are significant at p &lt; 0.05</w:t>
      </w:r>
      <w:r w:rsidR="00916E4A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pPr w:leftFromText="180" w:rightFromText="180" w:vertAnchor="text" w:horzAnchor="margin" w:tblpXSpec="center" w:tblpY="264"/>
        <w:tblW w:w="11199" w:type="dxa"/>
        <w:tblLook w:val="04A0" w:firstRow="1" w:lastRow="0" w:firstColumn="1" w:lastColumn="0" w:noHBand="0" w:noVBand="1"/>
      </w:tblPr>
      <w:tblGrid>
        <w:gridCol w:w="2552"/>
        <w:gridCol w:w="1988"/>
        <w:gridCol w:w="1981"/>
        <w:gridCol w:w="893"/>
        <w:gridCol w:w="1784"/>
        <w:gridCol w:w="1150"/>
        <w:gridCol w:w="876"/>
      </w:tblGrid>
      <w:tr w:rsidR="00E54922" w:rsidRPr="00E54922" w14:paraId="2D880E68" w14:textId="77777777" w:rsidTr="00E54922">
        <w:trPr>
          <w:trHeight w:val="310"/>
        </w:trPr>
        <w:tc>
          <w:tcPr>
            <w:tcW w:w="25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12D509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 xml:space="preserve">fixed effects </w:t>
            </w:r>
          </w:p>
        </w:tc>
        <w:tc>
          <w:tcPr>
            <w:tcW w:w="198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83A652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>estimate ± (se)</w:t>
            </w:r>
          </w:p>
        </w:tc>
        <w:tc>
          <w:tcPr>
            <w:tcW w:w="19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90486C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>type II, Wald χ2</w:t>
            </w:r>
          </w:p>
        </w:tc>
        <w:tc>
          <w:tcPr>
            <w:tcW w:w="8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370649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lang w:eastAsia="zh-CN" w:bidi="th-TH"/>
              </w:rPr>
              <w:t>p</w:t>
            </w:r>
          </w:p>
        </w:tc>
        <w:tc>
          <w:tcPr>
            <w:tcW w:w="17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F9216B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 xml:space="preserve">random effects </w:t>
            </w:r>
          </w:p>
        </w:tc>
        <w:tc>
          <w:tcPr>
            <w:tcW w:w="11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83EC4C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 xml:space="preserve">variance 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0D0510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>±</w:t>
            </w:r>
            <w:proofErr w:type="spellStart"/>
            <w:r w:rsidRPr="00E5492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>sd</w:t>
            </w:r>
            <w:proofErr w:type="spellEnd"/>
          </w:p>
        </w:tc>
      </w:tr>
      <w:tr w:rsidR="00E54922" w:rsidRPr="00E54922" w14:paraId="06D637AC" w14:textId="77777777" w:rsidTr="00E54922">
        <w:trPr>
          <w:trHeight w:val="37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D6C38" w14:textId="21015B50" w:rsidR="00E54922" w:rsidRPr="00E54922" w:rsidRDefault="00E54922" w:rsidP="00E54922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zh-CN" w:bidi="th-TH"/>
              </w:rPr>
              <w:t>2</w:t>
            </w:r>
            <w:r w:rsidRPr="00E54922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vertAlign w:val="superscript"/>
                <w:lang w:eastAsia="zh-CN" w:bidi="th-TH"/>
              </w:rPr>
              <w:t>nd</w:t>
            </w:r>
            <w:r w:rsidRPr="00E54922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zh-CN" w:bidi="th-TH"/>
              </w:rPr>
              <w:t xml:space="preserve"> Generation</w:t>
            </w: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D8246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zh-CN" w:bidi="th-TH"/>
              </w:rPr>
            </w:pPr>
          </w:p>
        </w:tc>
        <w:tc>
          <w:tcPr>
            <w:tcW w:w="1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BA0C8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3DAF8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42C6B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8D3EB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6D069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</w:tr>
      <w:tr w:rsidR="00E54922" w:rsidRPr="00E54922" w14:paraId="1C517BDE" w14:textId="77777777" w:rsidTr="00E54922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267B2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 xml:space="preserve">RW1 </w:t>
            </w: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109EE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</w:p>
        </w:tc>
        <w:tc>
          <w:tcPr>
            <w:tcW w:w="1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6C95F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84084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FDD4D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9822D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3E2D2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</w:tr>
      <w:tr w:rsidR="00E54922" w:rsidRPr="00E54922" w14:paraId="54D9A303" w14:textId="77777777" w:rsidTr="00E54922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9A493" w14:textId="77777777" w:rsidR="00E54922" w:rsidRPr="00E54922" w:rsidRDefault="00E54922" w:rsidP="00E54922">
            <w:pPr>
              <w:spacing w:after="0" w:line="240" w:lineRule="auto"/>
              <w:ind w:firstLineChars="100" w:firstLine="24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intercept</w:t>
            </w: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B8CB1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 xml:space="preserve"> -0.071 (0.042)</w:t>
            </w:r>
          </w:p>
        </w:tc>
        <w:tc>
          <w:tcPr>
            <w:tcW w:w="1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154B7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BD869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9E526" w14:textId="2A90B0DE" w:rsidR="00E54922" w:rsidRPr="00E54922" w:rsidRDefault="00945FBC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f</w:t>
            </w:r>
            <w:r w:rsidR="00E54922"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amily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8B4B4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&lt;0.00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92553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0006</w:t>
            </w:r>
          </w:p>
        </w:tc>
      </w:tr>
      <w:tr w:rsidR="00E54922" w:rsidRPr="00E54922" w14:paraId="3903B822" w14:textId="77777777" w:rsidTr="00E54922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F9D55" w14:textId="77777777" w:rsidR="00E54922" w:rsidRPr="00E54922" w:rsidRDefault="00E54922" w:rsidP="00E54922">
            <w:pPr>
              <w:spacing w:after="0" w:line="240" w:lineRule="auto"/>
              <w:ind w:firstLineChars="100" w:firstLine="24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extreme background</w:t>
            </w: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3874A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 xml:space="preserve"> -0.013 (0.004)</w:t>
            </w:r>
          </w:p>
        </w:tc>
        <w:tc>
          <w:tcPr>
            <w:tcW w:w="1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A11AE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8.37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4F3FC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>0.003</w:t>
            </w:r>
          </w:p>
        </w:tc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0F817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</w:pP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A8517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08B0F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</w:tr>
      <w:tr w:rsidR="00E54922" w:rsidRPr="00E54922" w14:paraId="2BBF7B0B" w14:textId="77777777" w:rsidTr="00E54922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BC997" w14:textId="77777777" w:rsidR="00E54922" w:rsidRPr="00E54922" w:rsidRDefault="00E54922" w:rsidP="00E54922">
            <w:pPr>
              <w:spacing w:after="0" w:line="240" w:lineRule="auto"/>
              <w:ind w:firstLineChars="100" w:firstLine="24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body weight</w:t>
            </w: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18C81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027 (0.015)</w:t>
            </w:r>
          </w:p>
        </w:tc>
        <w:tc>
          <w:tcPr>
            <w:tcW w:w="1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82B39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3.43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EF4EF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06</w:t>
            </w:r>
          </w:p>
        </w:tc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75CC0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E091F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095CC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</w:tr>
      <w:tr w:rsidR="00E54922" w:rsidRPr="00E54922" w14:paraId="4FFC6D61" w14:textId="77777777" w:rsidTr="00E54922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016DB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RW2</w:t>
            </w: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9C2CD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</w:p>
        </w:tc>
        <w:tc>
          <w:tcPr>
            <w:tcW w:w="1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2F409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8D4A3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2431C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57778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4F874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</w:tr>
      <w:tr w:rsidR="00E54922" w:rsidRPr="00E54922" w14:paraId="1303C456" w14:textId="77777777" w:rsidTr="00E54922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D0A2A" w14:textId="77777777" w:rsidR="00E54922" w:rsidRPr="00E54922" w:rsidRDefault="00E54922" w:rsidP="00E54922">
            <w:pPr>
              <w:spacing w:after="0" w:line="240" w:lineRule="auto"/>
              <w:ind w:firstLineChars="100" w:firstLine="24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intercept</w:t>
            </w: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BC4A1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031 (0.036)</w:t>
            </w:r>
          </w:p>
        </w:tc>
        <w:tc>
          <w:tcPr>
            <w:tcW w:w="1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30006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4AE1C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85065" w14:textId="5BC59DCB" w:rsidR="00E54922" w:rsidRPr="00E54922" w:rsidRDefault="00945FBC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f</w:t>
            </w:r>
            <w:r w:rsidR="00E54922"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amily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125EF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&lt;0.00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90363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0027</w:t>
            </w:r>
          </w:p>
        </w:tc>
      </w:tr>
      <w:tr w:rsidR="00E54922" w:rsidRPr="00E54922" w14:paraId="7ECCFCA6" w14:textId="77777777" w:rsidTr="00E54922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FC2C7" w14:textId="77777777" w:rsidR="00E54922" w:rsidRPr="00E54922" w:rsidRDefault="00E54922" w:rsidP="00E54922">
            <w:pPr>
              <w:spacing w:after="0" w:line="240" w:lineRule="auto"/>
              <w:ind w:firstLineChars="100" w:firstLine="24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extreme background</w:t>
            </w: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0143A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002 (0.003)</w:t>
            </w:r>
          </w:p>
        </w:tc>
        <w:tc>
          <w:tcPr>
            <w:tcW w:w="1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4B6EF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27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ABBB3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61</w:t>
            </w:r>
          </w:p>
        </w:tc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FA9CD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20D44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3C3D7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</w:tr>
      <w:tr w:rsidR="00E54922" w:rsidRPr="00E54922" w14:paraId="5E1C499A" w14:textId="77777777" w:rsidTr="00E54922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55B93" w14:textId="77777777" w:rsidR="00E54922" w:rsidRPr="00E54922" w:rsidRDefault="00E54922" w:rsidP="00E54922">
            <w:pPr>
              <w:spacing w:after="0" w:line="240" w:lineRule="auto"/>
              <w:ind w:firstLineChars="100" w:firstLine="24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body weight</w:t>
            </w: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6E633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 xml:space="preserve"> -0.012 (0.013)</w:t>
            </w:r>
          </w:p>
        </w:tc>
        <w:tc>
          <w:tcPr>
            <w:tcW w:w="1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A1D87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83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B8635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36</w:t>
            </w:r>
          </w:p>
        </w:tc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861A3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6A7DE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2E0F1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</w:tr>
      <w:tr w:rsidR="00E54922" w:rsidRPr="00E54922" w14:paraId="4B04F229" w14:textId="77777777" w:rsidTr="00E54922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080CB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Centroid Size</w:t>
            </w: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9E283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</w:p>
        </w:tc>
        <w:tc>
          <w:tcPr>
            <w:tcW w:w="1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36B52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8F751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49FAF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F04CC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7C248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</w:tr>
      <w:tr w:rsidR="00E54922" w:rsidRPr="00E54922" w14:paraId="04CEB45E" w14:textId="77777777" w:rsidTr="00E54922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AFCF8" w14:textId="77777777" w:rsidR="00E54922" w:rsidRPr="00E54922" w:rsidRDefault="00E54922" w:rsidP="00E54922">
            <w:pPr>
              <w:spacing w:after="0" w:line="240" w:lineRule="auto"/>
              <w:ind w:firstLineChars="100" w:firstLine="24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intercept</w:t>
            </w: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7630D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423 (1.209)</w:t>
            </w:r>
          </w:p>
        </w:tc>
        <w:tc>
          <w:tcPr>
            <w:tcW w:w="1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FC2F6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73E04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319F6" w14:textId="0085EFFD" w:rsidR="00E54922" w:rsidRPr="00E54922" w:rsidRDefault="00945FBC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f</w:t>
            </w:r>
            <w:r w:rsidR="00E54922"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amily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7CB9C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050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ADFF6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2241</w:t>
            </w:r>
          </w:p>
        </w:tc>
      </w:tr>
      <w:tr w:rsidR="00E54922" w:rsidRPr="00E54922" w14:paraId="1C499387" w14:textId="77777777" w:rsidTr="00E54922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A1F04" w14:textId="77777777" w:rsidR="00E54922" w:rsidRPr="00E54922" w:rsidRDefault="00E54922" w:rsidP="00E54922">
            <w:pPr>
              <w:spacing w:after="0" w:line="240" w:lineRule="auto"/>
              <w:ind w:firstLineChars="100" w:firstLine="24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extreme background</w:t>
            </w: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49E05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 xml:space="preserve"> -0.084 (0.149)</w:t>
            </w:r>
          </w:p>
        </w:tc>
        <w:tc>
          <w:tcPr>
            <w:tcW w:w="1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ED6D1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31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40830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57</w:t>
            </w:r>
          </w:p>
        </w:tc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AE15F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4BB60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51EC0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</w:tr>
      <w:tr w:rsidR="00E54922" w:rsidRPr="00E54922" w14:paraId="2EFD26C9" w14:textId="77777777" w:rsidTr="00E54922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D6B79" w14:textId="77777777" w:rsidR="00E54922" w:rsidRPr="00E54922" w:rsidRDefault="00E54922" w:rsidP="00E54922">
            <w:pPr>
              <w:spacing w:after="0" w:line="240" w:lineRule="auto"/>
              <w:ind w:firstLineChars="100" w:firstLine="24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body weight</w:t>
            </w: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0DB19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 xml:space="preserve"> -0.135 (0.425)</w:t>
            </w:r>
          </w:p>
        </w:tc>
        <w:tc>
          <w:tcPr>
            <w:tcW w:w="198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21543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11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69A9C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75</w:t>
            </w:r>
          </w:p>
        </w:tc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62265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260B8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55F7D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</w:tr>
      <w:tr w:rsidR="00E54922" w:rsidRPr="00E54922" w14:paraId="2B279249" w14:textId="77777777" w:rsidTr="00E54922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5C7D5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015E9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1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57C2F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A10AE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EDBEB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7B830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1DFE9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</w:tr>
      <w:tr w:rsidR="00E54922" w:rsidRPr="00E54922" w14:paraId="677273F9" w14:textId="77777777" w:rsidTr="00E54922">
        <w:trPr>
          <w:trHeight w:val="37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3CD8B" w14:textId="30C0245B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zh-CN" w:bidi="th-TH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zh-CN" w:bidi="th-TH"/>
              </w:rPr>
              <w:t xml:space="preserve">      (b) </w:t>
            </w:r>
            <w:r w:rsidRPr="00E54922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zh-CN" w:bidi="th-TH"/>
              </w:rPr>
              <w:t>3</w:t>
            </w:r>
            <w:r w:rsidRPr="00E54922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vertAlign w:val="superscript"/>
                <w:lang w:eastAsia="zh-CN" w:bidi="th-TH"/>
              </w:rPr>
              <w:t>rd</w:t>
            </w:r>
            <w:r w:rsidRPr="00E54922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zh-CN" w:bidi="th-TH"/>
              </w:rPr>
              <w:t xml:space="preserve"> Generation </w:t>
            </w: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10ADE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zh-CN" w:bidi="th-TH"/>
              </w:rPr>
            </w:pPr>
          </w:p>
        </w:tc>
        <w:tc>
          <w:tcPr>
            <w:tcW w:w="1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A910F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BBEF2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92EB1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121E7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E8071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</w:tr>
      <w:tr w:rsidR="00E54922" w:rsidRPr="00E54922" w14:paraId="331752C8" w14:textId="77777777" w:rsidTr="00E54922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7FA4A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 xml:space="preserve">RW1 </w:t>
            </w: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9B2C2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</w:p>
        </w:tc>
        <w:tc>
          <w:tcPr>
            <w:tcW w:w="1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BC06D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1EA7D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DB5E6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7EF08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9BB68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</w:tr>
      <w:tr w:rsidR="00E54922" w:rsidRPr="00E54922" w14:paraId="67D0EA90" w14:textId="77777777" w:rsidTr="00E54922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F9FDF" w14:textId="77777777" w:rsidR="00E54922" w:rsidRPr="00E54922" w:rsidRDefault="00E54922" w:rsidP="00E54922">
            <w:pPr>
              <w:spacing w:after="0" w:line="240" w:lineRule="auto"/>
              <w:ind w:firstLineChars="100" w:firstLine="24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intercept</w:t>
            </w: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4DFFD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 xml:space="preserve"> -0.058 (0.032)</w:t>
            </w:r>
          </w:p>
        </w:tc>
        <w:tc>
          <w:tcPr>
            <w:tcW w:w="1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1CCAA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59B35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0070F" w14:textId="1D2E8335" w:rsidR="00E54922" w:rsidRPr="00E54922" w:rsidRDefault="00945FBC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f</w:t>
            </w:r>
            <w:r w:rsidR="00E54922"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amily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BBD3E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&lt;0.00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7B17E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0051</w:t>
            </w:r>
          </w:p>
        </w:tc>
      </w:tr>
      <w:tr w:rsidR="00E54922" w:rsidRPr="00E54922" w14:paraId="79C3D9CD" w14:textId="77777777" w:rsidTr="00E54922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39491" w14:textId="77777777" w:rsidR="00E54922" w:rsidRPr="00E54922" w:rsidRDefault="00E54922" w:rsidP="00E54922">
            <w:pPr>
              <w:spacing w:after="0" w:line="240" w:lineRule="auto"/>
              <w:ind w:firstLineChars="100" w:firstLine="24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extreme background</w:t>
            </w: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75AFC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 xml:space="preserve"> -0.004 (0.003)</w:t>
            </w:r>
          </w:p>
        </w:tc>
        <w:tc>
          <w:tcPr>
            <w:tcW w:w="1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A6D5B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1.92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226FB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16</w:t>
            </w:r>
          </w:p>
        </w:tc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E4CD1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5BB66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33137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</w:tr>
      <w:tr w:rsidR="00E54922" w:rsidRPr="00E54922" w14:paraId="440DA85E" w14:textId="77777777" w:rsidTr="00E54922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790F8" w14:textId="77777777" w:rsidR="00E54922" w:rsidRPr="00E54922" w:rsidRDefault="00E54922" w:rsidP="00E54922">
            <w:pPr>
              <w:spacing w:after="0" w:line="240" w:lineRule="auto"/>
              <w:ind w:firstLineChars="100" w:firstLine="24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body weight</w:t>
            </w: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171E8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021 (0.011)</w:t>
            </w:r>
          </w:p>
        </w:tc>
        <w:tc>
          <w:tcPr>
            <w:tcW w:w="1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B95C4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3.55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D5ACB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06</w:t>
            </w:r>
          </w:p>
        </w:tc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0E860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F816B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4B7D9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</w:tr>
      <w:tr w:rsidR="00E54922" w:rsidRPr="00E54922" w14:paraId="4FBB72D4" w14:textId="77777777" w:rsidTr="00E54922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10240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RW2</w:t>
            </w: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044DD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</w:p>
        </w:tc>
        <w:tc>
          <w:tcPr>
            <w:tcW w:w="1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EB689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DA752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8D0E1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20447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B0F02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</w:tr>
      <w:tr w:rsidR="00E54922" w:rsidRPr="00E54922" w14:paraId="1B659B24" w14:textId="77777777" w:rsidTr="00E54922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10435" w14:textId="77777777" w:rsidR="00E54922" w:rsidRPr="00E54922" w:rsidRDefault="00E54922" w:rsidP="00E54922">
            <w:pPr>
              <w:spacing w:after="0" w:line="240" w:lineRule="auto"/>
              <w:ind w:firstLineChars="100" w:firstLine="24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intercept</w:t>
            </w: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B5340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039 (0.025)</w:t>
            </w:r>
          </w:p>
        </w:tc>
        <w:tc>
          <w:tcPr>
            <w:tcW w:w="1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58A9B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3134E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87D9C" w14:textId="010C81B9" w:rsidR="00E54922" w:rsidRPr="00E54922" w:rsidRDefault="00945FBC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f</w:t>
            </w:r>
            <w:r w:rsidR="00E54922"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amily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7C78E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&lt;0.00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F4C0F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0069</w:t>
            </w:r>
          </w:p>
        </w:tc>
      </w:tr>
      <w:tr w:rsidR="00E54922" w:rsidRPr="00E54922" w14:paraId="400CF085" w14:textId="77777777" w:rsidTr="00E54922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D76B1" w14:textId="77777777" w:rsidR="00E54922" w:rsidRPr="00E54922" w:rsidRDefault="00E54922" w:rsidP="00E54922">
            <w:pPr>
              <w:spacing w:after="0" w:line="240" w:lineRule="auto"/>
              <w:ind w:firstLineChars="100" w:firstLine="24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extreme background</w:t>
            </w: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F2A22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014 (0.003)</w:t>
            </w:r>
          </w:p>
        </w:tc>
        <w:tc>
          <w:tcPr>
            <w:tcW w:w="1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03F48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14.69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87A56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>0.0001</w:t>
            </w:r>
          </w:p>
        </w:tc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9EC2A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</w:pP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5E691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B2451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</w:tr>
      <w:tr w:rsidR="00E54922" w:rsidRPr="00E54922" w14:paraId="62E3BA89" w14:textId="77777777" w:rsidTr="00E54922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407E4" w14:textId="77777777" w:rsidR="00E54922" w:rsidRPr="00E54922" w:rsidRDefault="00E54922" w:rsidP="00E54922">
            <w:pPr>
              <w:spacing w:after="0" w:line="240" w:lineRule="auto"/>
              <w:ind w:firstLineChars="100" w:firstLine="24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body weight</w:t>
            </w: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F8D0C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 xml:space="preserve"> -0.016 (0.008)</w:t>
            </w:r>
          </w:p>
        </w:tc>
        <w:tc>
          <w:tcPr>
            <w:tcW w:w="1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2C952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3.48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21EF7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06</w:t>
            </w:r>
          </w:p>
        </w:tc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AAAD8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8F464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46497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</w:tr>
      <w:tr w:rsidR="00E54922" w:rsidRPr="00E54922" w14:paraId="1E2E0C38" w14:textId="77777777" w:rsidTr="00E54922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81720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Centroid Size</w:t>
            </w: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BFC0A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</w:p>
        </w:tc>
        <w:tc>
          <w:tcPr>
            <w:tcW w:w="1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10E87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75DD5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799E8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837EA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5F5A8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</w:tr>
      <w:tr w:rsidR="00E54922" w:rsidRPr="00E54922" w14:paraId="0237CFD2" w14:textId="77777777" w:rsidTr="00E54922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7802E" w14:textId="77777777" w:rsidR="00E54922" w:rsidRPr="00E54922" w:rsidRDefault="00E54922" w:rsidP="00E54922">
            <w:pPr>
              <w:spacing w:after="0" w:line="240" w:lineRule="auto"/>
              <w:ind w:firstLineChars="100" w:firstLine="24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intercept</w:t>
            </w: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D5B9F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 xml:space="preserve"> -3.382 (0.814)</w:t>
            </w:r>
          </w:p>
        </w:tc>
        <w:tc>
          <w:tcPr>
            <w:tcW w:w="1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0C6B8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44029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E2B06" w14:textId="46BA1700" w:rsidR="00E54922" w:rsidRPr="00E54922" w:rsidRDefault="00945FBC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f</w:t>
            </w:r>
            <w:r w:rsidR="00E54922"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amily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585FC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058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1D151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2411</w:t>
            </w:r>
          </w:p>
        </w:tc>
      </w:tr>
      <w:tr w:rsidR="00E54922" w:rsidRPr="00E54922" w14:paraId="690BD6FB" w14:textId="77777777" w:rsidTr="00E54922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C5207" w14:textId="77777777" w:rsidR="00E54922" w:rsidRPr="00E54922" w:rsidRDefault="00E54922" w:rsidP="00E54922">
            <w:pPr>
              <w:spacing w:after="0" w:line="240" w:lineRule="auto"/>
              <w:ind w:firstLineChars="100" w:firstLine="24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extreme background</w:t>
            </w:r>
          </w:p>
        </w:tc>
        <w:tc>
          <w:tcPr>
            <w:tcW w:w="1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3ACDC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053 (0.121)</w:t>
            </w:r>
          </w:p>
        </w:tc>
        <w:tc>
          <w:tcPr>
            <w:tcW w:w="1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B6E5B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19</w:t>
            </w: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56B42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66</w:t>
            </w:r>
          </w:p>
        </w:tc>
        <w:tc>
          <w:tcPr>
            <w:tcW w:w="17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0806A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B609C" w14:textId="77777777" w:rsidR="00E54922" w:rsidRPr="00E54922" w:rsidRDefault="00E54922" w:rsidP="00E5492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63569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</w:tr>
      <w:tr w:rsidR="00E54922" w:rsidRPr="00E54922" w14:paraId="3D7D98E9" w14:textId="77777777" w:rsidTr="00E54922">
        <w:trPr>
          <w:trHeight w:val="310"/>
        </w:trPr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435339" w14:textId="77777777" w:rsidR="00E54922" w:rsidRPr="00E54922" w:rsidRDefault="00E54922" w:rsidP="00E54922">
            <w:pPr>
              <w:spacing w:after="0" w:line="240" w:lineRule="auto"/>
              <w:ind w:firstLineChars="100" w:firstLine="24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body weight</w:t>
            </w:r>
          </w:p>
        </w:tc>
        <w:tc>
          <w:tcPr>
            <w:tcW w:w="19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DC64BB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1.182 (0.289)</w:t>
            </w:r>
          </w:p>
        </w:tc>
        <w:tc>
          <w:tcPr>
            <w:tcW w:w="19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114E86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16.64</w:t>
            </w:r>
          </w:p>
        </w:tc>
        <w:tc>
          <w:tcPr>
            <w:tcW w:w="8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FE366F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>&lt;0.001</w:t>
            </w:r>
          </w:p>
        </w:tc>
        <w:tc>
          <w:tcPr>
            <w:tcW w:w="17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7B0C4D" w14:textId="77777777" w:rsidR="00E54922" w:rsidRPr="00E54922" w:rsidRDefault="00E54922" w:rsidP="00E5492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zh-CN" w:bidi="th-TH"/>
              </w:rPr>
              <w:t> 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93C6DC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409413" w14:textId="77777777" w:rsidR="00E54922" w:rsidRPr="00E54922" w:rsidRDefault="00E54922" w:rsidP="00E5492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E549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 </w:t>
            </w:r>
          </w:p>
        </w:tc>
      </w:tr>
    </w:tbl>
    <w:p w14:paraId="5258D0BF" w14:textId="12675D9D" w:rsidR="00BE1BB3" w:rsidRDefault="00BE1BB3"/>
    <w:p w14:paraId="344D070E" w14:textId="77777777" w:rsidR="00BE1BB3" w:rsidRDefault="00BE1BB3"/>
    <w:p w14:paraId="6021A106" w14:textId="77777777" w:rsidR="00E54922" w:rsidRDefault="00E54922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69A519E5" w14:textId="77777777" w:rsidR="00E54922" w:rsidRDefault="00E54922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7DEF47CB" w14:textId="77777777" w:rsidR="00E54922" w:rsidRDefault="00E54922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334D3434" w14:textId="77777777" w:rsidR="00E54922" w:rsidRDefault="00E54922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A7B1C49" w14:textId="6C4947D4" w:rsidR="000D6577" w:rsidRDefault="000D6577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C842ED">
        <w:rPr>
          <w:rFonts w:ascii="Times New Roman" w:hAnsi="Times New Roman" w:cs="Times New Roman"/>
          <w:b/>
          <w:bCs/>
          <w:sz w:val="24"/>
          <w:szCs w:val="24"/>
        </w:rPr>
        <w:lastRenderedPageBreak/>
        <w:t>Figure S</w:t>
      </w:r>
      <w:r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Pr="00C842ED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C7177">
        <w:rPr>
          <w:rFonts w:ascii="Times New Roman" w:hAnsi="Times New Roman" w:cs="Times New Roman"/>
          <w:sz w:val="24"/>
          <w:szCs w:val="24"/>
        </w:rPr>
        <w:t xml:space="preserve">Mating </w:t>
      </w:r>
      <w:r w:rsidR="000538A4">
        <w:rPr>
          <w:rFonts w:ascii="Times New Roman" w:hAnsi="Times New Roman" w:cs="Times New Roman"/>
          <w:sz w:val="24"/>
          <w:szCs w:val="24"/>
        </w:rPr>
        <w:t xml:space="preserve">design. a) </w:t>
      </w:r>
      <w:r w:rsidR="000538A4" w:rsidRPr="006C4DF2">
        <w:rPr>
          <w:rFonts w:ascii="Times New Roman" w:hAnsi="Times New Roman" w:cs="Times New Roman"/>
          <w:sz w:val="24"/>
          <w:szCs w:val="24"/>
          <w:u w:val="single"/>
        </w:rPr>
        <w:t xml:space="preserve">Monandrous </w:t>
      </w:r>
      <w:proofErr w:type="spellStart"/>
      <w:r w:rsidR="000538A4" w:rsidRPr="006C4DF2">
        <w:rPr>
          <w:rFonts w:ascii="Times New Roman" w:hAnsi="Times New Roman" w:cs="Times New Roman"/>
          <w:sz w:val="24"/>
          <w:szCs w:val="24"/>
          <w:u w:val="single"/>
        </w:rPr>
        <w:t>mating</w:t>
      </w:r>
      <w:r w:rsidR="00733B60" w:rsidRPr="006C4DF2">
        <w:rPr>
          <w:rFonts w:ascii="Times New Roman" w:hAnsi="Times New Roman" w:cs="Times New Roman"/>
          <w:sz w:val="24"/>
          <w:szCs w:val="24"/>
          <w:u w:val="single"/>
        </w:rPr>
        <w:t>s</w:t>
      </w:r>
      <w:proofErr w:type="spellEnd"/>
      <w:r w:rsidR="00733B60">
        <w:rPr>
          <w:rFonts w:ascii="Times New Roman" w:hAnsi="Times New Roman" w:cs="Times New Roman"/>
          <w:sz w:val="24"/>
          <w:szCs w:val="24"/>
        </w:rPr>
        <w:t xml:space="preserve"> – Males and females from different families</w:t>
      </w:r>
      <w:r w:rsidR="006C120B">
        <w:rPr>
          <w:rFonts w:ascii="Times New Roman" w:hAnsi="Times New Roman" w:cs="Times New Roman"/>
          <w:sz w:val="24"/>
          <w:szCs w:val="24"/>
        </w:rPr>
        <w:t xml:space="preserve"> and</w:t>
      </w:r>
      <w:r w:rsidR="00B33AD0">
        <w:rPr>
          <w:rFonts w:ascii="Times New Roman" w:hAnsi="Times New Roman" w:cs="Times New Roman"/>
          <w:sz w:val="24"/>
          <w:szCs w:val="24"/>
        </w:rPr>
        <w:t xml:space="preserve"> from similar or opposite baculum extreme background</w:t>
      </w:r>
      <w:r w:rsidR="00B87886">
        <w:rPr>
          <w:rFonts w:ascii="Times New Roman" w:hAnsi="Times New Roman" w:cs="Times New Roman"/>
          <w:sz w:val="24"/>
          <w:szCs w:val="24"/>
        </w:rPr>
        <w:t>s</w:t>
      </w:r>
      <w:r w:rsidR="002E2256">
        <w:rPr>
          <w:rFonts w:ascii="Times New Roman" w:hAnsi="Times New Roman" w:cs="Times New Roman"/>
          <w:sz w:val="24"/>
          <w:szCs w:val="24"/>
        </w:rPr>
        <w:t xml:space="preserve"> (wide and narrow)</w:t>
      </w:r>
      <w:r w:rsidR="00733B60">
        <w:rPr>
          <w:rFonts w:ascii="Times New Roman" w:hAnsi="Times New Roman" w:cs="Times New Roman"/>
          <w:sz w:val="24"/>
          <w:szCs w:val="24"/>
        </w:rPr>
        <w:t xml:space="preserve"> were coupled in a multi</w:t>
      </w:r>
      <w:r w:rsidR="00E605C7">
        <w:rPr>
          <w:rFonts w:ascii="Times New Roman" w:hAnsi="Times New Roman" w:cs="Times New Roman"/>
          <w:sz w:val="24"/>
          <w:szCs w:val="24"/>
        </w:rPr>
        <w:t>factorial way</w:t>
      </w:r>
      <w:r w:rsidR="00E47437">
        <w:rPr>
          <w:rFonts w:ascii="Times New Roman" w:hAnsi="Times New Roman" w:cs="Times New Roman"/>
          <w:sz w:val="24"/>
          <w:szCs w:val="24"/>
        </w:rPr>
        <w:t xml:space="preserve"> (</w:t>
      </w:r>
      <w:r w:rsidR="00E47437" w:rsidRPr="00D45B32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="00E47437">
        <w:rPr>
          <w:rFonts w:ascii="Times New Roman" w:hAnsi="Times New Roman" w:cs="Times New Roman"/>
          <w:sz w:val="24"/>
          <w:szCs w:val="24"/>
        </w:rPr>
        <w:t xml:space="preserve"> = </w:t>
      </w:r>
      <w:r w:rsidR="00D45B32">
        <w:rPr>
          <w:rFonts w:ascii="Times New Roman" w:hAnsi="Times New Roman" w:cs="Times New Roman"/>
          <w:sz w:val="24"/>
          <w:szCs w:val="24"/>
        </w:rPr>
        <w:t>77 mating pairs)</w:t>
      </w:r>
      <w:r w:rsidR="00E47437">
        <w:rPr>
          <w:rFonts w:ascii="Times New Roman" w:hAnsi="Times New Roman" w:cs="Times New Roman"/>
          <w:sz w:val="24"/>
          <w:szCs w:val="24"/>
        </w:rPr>
        <w:t>;</w:t>
      </w:r>
      <w:r w:rsidR="00B33AD0">
        <w:rPr>
          <w:rFonts w:ascii="Times New Roman" w:hAnsi="Times New Roman" w:cs="Times New Roman"/>
          <w:sz w:val="24"/>
          <w:szCs w:val="24"/>
        </w:rPr>
        <w:t xml:space="preserve"> b) </w:t>
      </w:r>
      <w:r w:rsidR="00B87886" w:rsidRPr="006C4DF2">
        <w:rPr>
          <w:rFonts w:ascii="Times New Roman" w:hAnsi="Times New Roman" w:cs="Times New Roman"/>
          <w:sz w:val="24"/>
          <w:szCs w:val="24"/>
          <w:u w:val="single"/>
        </w:rPr>
        <w:t xml:space="preserve">Polyandrous </w:t>
      </w:r>
      <w:proofErr w:type="spellStart"/>
      <w:r w:rsidR="00B87886" w:rsidRPr="006C4DF2">
        <w:rPr>
          <w:rFonts w:ascii="Times New Roman" w:hAnsi="Times New Roman" w:cs="Times New Roman"/>
          <w:sz w:val="24"/>
          <w:szCs w:val="24"/>
          <w:u w:val="single"/>
        </w:rPr>
        <w:t>matings</w:t>
      </w:r>
      <w:proofErr w:type="spellEnd"/>
      <w:r w:rsidR="006C4DF2">
        <w:rPr>
          <w:rFonts w:ascii="Times New Roman" w:hAnsi="Times New Roman" w:cs="Times New Roman"/>
          <w:sz w:val="24"/>
          <w:szCs w:val="24"/>
        </w:rPr>
        <w:t xml:space="preserve"> </w:t>
      </w:r>
      <w:r w:rsidR="00EC0305">
        <w:rPr>
          <w:rFonts w:ascii="Times New Roman" w:hAnsi="Times New Roman" w:cs="Times New Roman"/>
          <w:sz w:val="24"/>
          <w:szCs w:val="24"/>
        </w:rPr>
        <w:t>–</w:t>
      </w:r>
      <w:r w:rsidR="006C4DF2">
        <w:rPr>
          <w:rFonts w:ascii="Times New Roman" w:hAnsi="Times New Roman" w:cs="Times New Roman"/>
          <w:sz w:val="24"/>
          <w:szCs w:val="24"/>
        </w:rPr>
        <w:t xml:space="preserve"> </w:t>
      </w:r>
      <w:r w:rsidR="00EC0305">
        <w:rPr>
          <w:rFonts w:ascii="Times New Roman" w:hAnsi="Times New Roman" w:cs="Times New Roman"/>
          <w:sz w:val="24"/>
          <w:szCs w:val="24"/>
        </w:rPr>
        <w:t xml:space="preserve">Females </w:t>
      </w:r>
      <w:r w:rsidR="00540470">
        <w:rPr>
          <w:rFonts w:ascii="Times New Roman" w:hAnsi="Times New Roman" w:cs="Times New Roman"/>
          <w:sz w:val="24"/>
          <w:szCs w:val="24"/>
        </w:rPr>
        <w:t xml:space="preserve">from different baculum extreme backgrounds (wide and narrow) </w:t>
      </w:r>
      <w:r w:rsidR="00EC0305">
        <w:rPr>
          <w:rFonts w:ascii="Times New Roman" w:hAnsi="Times New Roman" w:cs="Times New Roman"/>
          <w:sz w:val="24"/>
          <w:szCs w:val="24"/>
        </w:rPr>
        <w:t xml:space="preserve">were coupled </w:t>
      </w:r>
      <w:r w:rsidR="00330E8B">
        <w:rPr>
          <w:rFonts w:ascii="Times New Roman" w:hAnsi="Times New Roman" w:cs="Times New Roman"/>
          <w:sz w:val="24"/>
          <w:szCs w:val="24"/>
        </w:rPr>
        <w:t>sequentially</w:t>
      </w:r>
      <w:r w:rsidR="00F919F5">
        <w:rPr>
          <w:rFonts w:ascii="Times New Roman" w:hAnsi="Times New Roman" w:cs="Times New Roman"/>
          <w:sz w:val="24"/>
          <w:szCs w:val="24"/>
        </w:rPr>
        <w:t xml:space="preserve"> </w:t>
      </w:r>
      <w:r w:rsidR="00330E8B">
        <w:rPr>
          <w:rFonts w:ascii="Times New Roman" w:hAnsi="Times New Roman" w:cs="Times New Roman"/>
          <w:sz w:val="24"/>
          <w:szCs w:val="24"/>
        </w:rPr>
        <w:t xml:space="preserve">with </w:t>
      </w:r>
      <w:r w:rsidR="00540470">
        <w:rPr>
          <w:rFonts w:ascii="Times New Roman" w:hAnsi="Times New Roman" w:cs="Times New Roman"/>
          <w:sz w:val="24"/>
          <w:szCs w:val="24"/>
        </w:rPr>
        <w:t>males from different baculum extreme backgrounds</w:t>
      </w:r>
      <w:r w:rsidR="00E15B3D">
        <w:rPr>
          <w:rFonts w:ascii="Times New Roman" w:hAnsi="Times New Roman" w:cs="Times New Roman"/>
          <w:sz w:val="24"/>
          <w:szCs w:val="24"/>
        </w:rPr>
        <w:t xml:space="preserve"> in a multifactorial way ( </w:t>
      </w:r>
      <w:r w:rsidR="00E15B3D" w:rsidRPr="00E15B3D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="00E15B3D">
        <w:rPr>
          <w:rFonts w:ascii="Times New Roman" w:hAnsi="Times New Roman" w:cs="Times New Roman"/>
          <w:sz w:val="24"/>
          <w:szCs w:val="24"/>
        </w:rPr>
        <w:t xml:space="preserve"> = 74 mating trios). </w:t>
      </w:r>
    </w:p>
    <w:p w14:paraId="3CCAFC33" w14:textId="1C9AD833" w:rsidR="000D6577" w:rsidRDefault="00C97D8C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D7734F">
        <w:rPr>
          <w:rFonts w:ascii="Times New Roman" w:hAnsi="Times New Roman" w:cs="Times New Roman"/>
          <w:b/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71552" behindDoc="0" locked="0" layoutInCell="1" allowOverlap="1" wp14:anchorId="24BE9081" wp14:editId="15D7D27F">
                <wp:simplePos x="0" y="0"/>
                <wp:positionH relativeFrom="column">
                  <wp:posOffset>2642980</wp:posOffset>
                </wp:positionH>
                <wp:positionV relativeFrom="paragraph">
                  <wp:posOffset>15074</wp:posOffset>
                </wp:positionV>
                <wp:extent cx="3629684" cy="4034525"/>
                <wp:effectExtent l="19050" t="19050" r="0" b="4445"/>
                <wp:wrapNone/>
                <wp:docPr id="395" name="Group 1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29684" cy="4034525"/>
                          <a:chOff x="2647117" y="0"/>
                          <a:chExt cx="3629974" cy="4034930"/>
                        </a:xfrm>
                      </wpg:grpSpPr>
                      <wpg:grpSp>
                        <wpg:cNvPr id="396" name="Group 396"/>
                        <wpg:cNvGrpSpPr/>
                        <wpg:grpSpPr>
                          <a:xfrm>
                            <a:off x="2650771" y="0"/>
                            <a:ext cx="3626320" cy="4034930"/>
                            <a:chOff x="2650771" y="0"/>
                            <a:chExt cx="3626320" cy="4034930"/>
                          </a:xfrm>
                        </wpg:grpSpPr>
                        <wps:wsp>
                          <wps:cNvPr id="397" name="Rectangle 397"/>
                          <wps:cNvSpPr/>
                          <wps:spPr>
                            <a:xfrm>
                              <a:off x="2650771" y="0"/>
                              <a:ext cx="3447668" cy="3984130"/>
                            </a:xfrm>
                            <a:prstGeom prst="rect">
                              <a:avLst/>
                            </a:prstGeom>
                            <a:noFill/>
                            <a:ln w="38100">
                              <a:solidFill>
                                <a:schemeClr val="tx1">
                                  <a:lumMod val="95000"/>
                                  <a:lumOff val="5000"/>
                                </a:schemeClr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g:grpSp>
                          <wpg:cNvPr id="398" name="Group 398"/>
                          <wpg:cNvGrpSpPr/>
                          <wpg:grpSpPr>
                            <a:xfrm>
                              <a:off x="2827091" y="180021"/>
                              <a:ext cx="3450000" cy="3854909"/>
                              <a:chOff x="2827091" y="180021"/>
                              <a:chExt cx="3450000" cy="3854909"/>
                            </a:xfrm>
                          </wpg:grpSpPr>
                          <wpg:grpSp>
                            <wpg:cNvPr id="399" name="Group 399"/>
                            <wpg:cNvGrpSpPr/>
                            <wpg:grpSpPr>
                              <a:xfrm>
                                <a:off x="2827091" y="180021"/>
                                <a:ext cx="3450000" cy="3425249"/>
                                <a:chOff x="2827091" y="180021"/>
                                <a:chExt cx="3450000" cy="3425249"/>
                              </a:xfrm>
                            </wpg:grpSpPr>
                            <wpg:grpSp>
                              <wpg:cNvPr id="400" name="Group 400"/>
                              <wpg:cNvGrpSpPr/>
                              <wpg:grpSpPr>
                                <a:xfrm>
                                  <a:off x="5164423" y="1004065"/>
                                  <a:ext cx="995606" cy="907709"/>
                                  <a:chOff x="5164423" y="1004065"/>
                                  <a:chExt cx="995606" cy="907709"/>
                                </a:xfrm>
                              </wpg:grpSpPr>
                              <pic:pic xmlns:pic="http://schemas.openxmlformats.org/drawingml/2006/picture">
                                <pic:nvPicPr>
                                  <pic:cNvPr id="401" name="Picture 401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13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5164423" y="1004065"/>
                                    <a:ext cx="780356" cy="841321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  <wps:wsp>
                                <wps:cNvPr id="402" name="TextBox 103"/>
                                <wps:cNvSpPr txBox="1"/>
                                <wps:spPr>
                                  <a:xfrm>
                                    <a:off x="5279213" y="1529466"/>
                                    <a:ext cx="880816" cy="382308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</wps:spPr>
                                <wps:txbx>
                                  <w:txbxContent>
                                    <w:p w14:paraId="17681E1B" w14:textId="77777777" w:rsidR="0009049A" w:rsidRPr="005D3A7F" w:rsidRDefault="0009049A" w:rsidP="00D7734F">
                                      <w:pPr>
                                        <w:rPr>
                                          <w:rFonts w:ascii="Times New Roman" w:hAnsi="Times New Roman" w:cs="Times New Roman"/>
                                          <w:sz w:val="24"/>
                                          <w:szCs w:val="24"/>
                                        </w:rPr>
                                      </w:pPr>
                                      <w:r w:rsidRPr="005D3A7F">
                                        <w:rPr>
                                          <w:rFonts w:ascii="Times New Roman" w:hAnsi="Times New Roman" w:cs="Times New Roman"/>
                                          <w:color w:val="000000" w:themeColor="text1"/>
                                          <w:kern w:val="24"/>
                                          <w:sz w:val="24"/>
                                          <w:szCs w:val="24"/>
                                        </w:rPr>
                                        <w:t>Wide</w:t>
                                      </w:r>
                                    </w:p>
                                  </w:txbxContent>
                                </wps:txbx>
                                <wps:bodyPr wrap="square" rtlCol="0">
                                  <a:spAutoFit/>
                                </wps:bodyPr>
                              </wps:wsp>
                            </wpg:grpSp>
                            <wpg:grpSp>
                              <wpg:cNvPr id="403" name="Group 403"/>
                              <wpg:cNvGrpSpPr/>
                              <wpg:grpSpPr>
                                <a:xfrm>
                                  <a:off x="2827091" y="968098"/>
                                  <a:ext cx="1120894" cy="933463"/>
                                  <a:chOff x="2827091" y="968098"/>
                                  <a:chExt cx="1120894" cy="933463"/>
                                </a:xfrm>
                              </wpg:grpSpPr>
                              <pic:pic xmlns:pic="http://schemas.openxmlformats.org/drawingml/2006/picture">
                                <pic:nvPicPr>
                                  <pic:cNvPr id="404" name="Picture 404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13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2827091" y="968098"/>
                                    <a:ext cx="780356" cy="841321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  <wps:wsp>
                                <wps:cNvPr id="405" name="TextBox 101"/>
                                <wps:cNvSpPr txBox="1"/>
                                <wps:spPr>
                                  <a:xfrm>
                                    <a:off x="2893800" y="1519253"/>
                                    <a:ext cx="1054185" cy="382308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</wps:spPr>
                                <wps:txbx>
                                  <w:txbxContent>
                                    <w:p w14:paraId="1057B10D" w14:textId="77777777" w:rsidR="0009049A" w:rsidRPr="00A44849" w:rsidRDefault="0009049A" w:rsidP="00D7734F">
                                      <w:pPr>
                                        <w:rPr>
                                          <w:rFonts w:ascii="Times New Roman" w:hAnsi="Times New Roman" w:cs="Times New Roman"/>
                                          <w:sz w:val="24"/>
                                          <w:szCs w:val="24"/>
                                        </w:rPr>
                                      </w:pPr>
                                      <w:r w:rsidRPr="00A44849">
                                        <w:rPr>
                                          <w:rFonts w:ascii="Times New Roman" w:hAnsi="Times New Roman" w:cs="Times New Roman"/>
                                          <w:color w:val="000000" w:themeColor="text1"/>
                                          <w:kern w:val="24"/>
                                          <w:sz w:val="24"/>
                                          <w:szCs w:val="24"/>
                                        </w:rPr>
                                        <w:t>Narrow</w:t>
                                      </w:r>
                                    </w:p>
                                  </w:txbxContent>
                                </wps:txbx>
                                <wps:bodyPr wrap="square" rtlCol="0">
                                  <a:spAutoFit/>
                                </wps:bodyPr>
                              </wps:wsp>
                            </wpg:grpSp>
                            <wpg:grpSp>
                              <wpg:cNvPr id="406" name="Group 406"/>
                              <wpg:cNvGrpSpPr/>
                              <wpg:grpSpPr>
                                <a:xfrm>
                                  <a:off x="2863058" y="1838709"/>
                                  <a:ext cx="780356" cy="946546"/>
                                  <a:chOff x="2863058" y="1838709"/>
                                  <a:chExt cx="780356" cy="946546"/>
                                </a:xfrm>
                              </wpg:grpSpPr>
                              <pic:pic xmlns:pic="http://schemas.openxmlformats.org/drawingml/2006/picture">
                                <pic:nvPicPr>
                                  <pic:cNvPr id="407" name="Picture 407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13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2863058" y="1838709"/>
                                    <a:ext cx="780356" cy="841321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  <wps:wsp>
                                <wps:cNvPr id="408" name="TextBox 99"/>
                                <wps:cNvSpPr txBox="1"/>
                                <wps:spPr>
                                  <a:xfrm>
                                    <a:off x="2974425" y="2402947"/>
                                    <a:ext cx="563925" cy="382308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</wps:spPr>
                                <wps:txbx>
                                  <w:txbxContent>
                                    <w:p w14:paraId="0F2FFEE4" w14:textId="77777777" w:rsidR="0009049A" w:rsidRPr="005D3A7F" w:rsidRDefault="0009049A" w:rsidP="00D7734F">
                                      <w:pPr>
                                        <w:rPr>
                                          <w:rFonts w:ascii="Times New Roman" w:hAnsi="Times New Roman" w:cs="Times New Roman"/>
                                          <w:sz w:val="24"/>
                                          <w:szCs w:val="24"/>
                                        </w:rPr>
                                      </w:pPr>
                                      <w:r w:rsidRPr="005D3A7F">
                                        <w:rPr>
                                          <w:rFonts w:ascii="Times New Roman" w:hAnsi="Times New Roman" w:cs="Times New Roman"/>
                                          <w:color w:val="000000" w:themeColor="text1"/>
                                          <w:kern w:val="24"/>
                                          <w:sz w:val="24"/>
                                          <w:szCs w:val="24"/>
                                        </w:rPr>
                                        <w:t xml:space="preserve">Wide </w:t>
                                      </w:r>
                                    </w:p>
                                  </w:txbxContent>
                                </wps:txbx>
                                <wps:bodyPr wrap="square" rtlCol="0">
                                  <a:spAutoFit/>
                                </wps:bodyPr>
                              </wps:wsp>
                            </wpg:grpSp>
                            <wpg:grpSp>
                              <wpg:cNvPr id="409" name="Group 409"/>
                              <wpg:cNvGrpSpPr/>
                              <wpg:grpSpPr>
                                <a:xfrm>
                                  <a:off x="2860015" y="2751510"/>
                                  <a:ext cx="1110865" cy="848333"/>
                                  <a:chOff x="2860015" y="2751510"/>
                                  <a:chExt cx="1110865" cy="848333"/>
                                </a:xfrm>
                              </wpg:grpSpPr>
                              <pic:pic xmlns:pic="http://schemas.openxmlformats.org/drawingml/2006/picture">
                                <pic:nvPicPr>
                                  <pic:cNvPr id="410" name="Picture 410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13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2860015" y="2751510"/>
                                    <a:ext cx="780356" cy="841321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  <wps:wsp>
                                <wps:cNvPr id="411" name="TextBox 97"/>
                                <wps:cNvSpPr txBox="1"/>
                                <wps:spPr>
                                  <a:xfrm>
                                    <a:off x="2917966" y="3217535"/>
                                    <a:ext cx="1052914" cy="382308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</wps:spPr>
                                <wps:txbx>
                                  <w:txbxContent>
                                    <w:p w14:paraId="3F522906" w14:textId="77777777" w:rsidR="0009049A" w:rsidRPr="005222D5" w:rsidRDefault="0009049A" w:rsidP="00D7734F">
                                      <w:pPr>
                                        <w:rPr>
                                          <w:rFonts w:ascii="Times New Roman" w:hAnsi="Times New Roman" w:cs="Times New Roman"/>
                                          <w:sz w:val="24"/>
                                          <w:szCs w:val="24"/>
                                        </w:rPr>
                                      </w:pPr>
                                      <w:r w:rsidRPr="005222D5">
                                        <w:rPr>
                                          <w:rFonts w:ascii="Times New Roman" w:hAnsi="Times New Roman" w:cs="Times New Roman"/>
                                          <w:color w:val="000000" w:themeColor="text1"/>
                                          <w:kern w:val="24"/>
                                          <w:sz w:val="24"/>
                                          <w:szCs w:val="24"/>
                                        </w:rPr>
                                        <w:t>Narrow</w:t>
                                      </w:r>
                                    </w:p>
                                  </w:txbxContent>
                                </wps:txbx>
                                <wps:bodyPr wrap="square" rtlCol="0">
                                  <a:spAutoFit/>
                                </wps:bodyPr>
                              </wps:wsp>
                            </wpg:grpSp>
                            <wpg:grpSp>
                              <wpg:cNvPr id="412" name="Group 412"/>
                              <wpg:cNvGrpSpPr/>
                              <wpg:grpSpPr>
                                <a:xfrm>
                                  <a:off x="3946790" y="185000"/>
                                  <a:ext cx="1247101" cy="877421"/>
                                  <a:chOff x="3946790" y="185000"/>
                                  <a:chExt cx="1247101" cy="877421"/>
                                </a:xfrm>
                              </wpg:grpSpPr>
                              <wpg:grpSp>
                                <wpg:cNvPr id="413" name="Group 413"/>
                                <wpg:cNvGrpSpPr/>
                                <wpg:grpSpPr>
                                  <a:xfrm>
                                    <a:off x="3946790" y="185000"/>
                                    <a:ext cx="778399" cy="841251"/>
                                    <a:chOff x="3946790" y="185000"/>
                                    <a:chExt cx="778399" cy="841251"/>
                                  </a:xfrm>
                                </wpg:grpSpPr>
                                <pic:pic xmlns:pic="http://schemas.openxmlformats.org/drawingml/2006/picture">
                                  <pic:nvPicPr>
                                    <pic:cNvPr id="414" name="Picture 414"/>
                                    <pic:cNvPicPr>
                                      <a:picLocks noChangeAspect="1"/>
                                    </pic:cNvPicPr>
                                  </pic:nvPicPr>
                                  <pic:blipFill>
                                    <a:blip r:embed="rId14">
                                      <a:duotone>
                                        <a:prstClr val="black"/>
                                        <a:srgbClr val="3B260D">
                                          <a:tint val="45000"/>
                                          <a:satMod val="400000"/>
                                        </a:srgbClr>
                                      </a:duotone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3946790" y="185000"/>
                                      <a:ext cx="778399" cy="841251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  <pic:pic xmlns:pic="http://schemas.openxmlformats.org/drawingml/2006/picture">
                                  <pic:nvPicPr>
                                    <pic:cNvPr id="415" name="Picture 415"/>
                                    <pic:cNvPicPr>
                                      <a:picLocks noChangeAspect="1"/>
                                    </pic:cNvPicPr>
                                  </pic:nvPicPr>
                                  <pic:blipFill>
                                    <a:blip r:embed="rId15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4025066" y="226410"/>
                                      <a:ext cx="286885" cy="371263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wpg:grpSp>
                              <wps:wsp>
                                <wps:cNvPr id="416" name="TextBox 93"/>
                                <wps:cNvSpPr txBox="1"/>
                                <wps:spPr>
                                  <a:xfrm>
                                    <a:off x="3991201" y="680151"/>
                                    <a:ext cx="1202690" cy="382270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</wps:spPr>
                                <wps:txbx>
                                  <w:txbxContent>
                                    <w:p w14:paraId="4DFCADDC" w14:textId="77777777" w:rsidR="0009049A" w:rsidRPr="00C97D8C" w:rsidRDefault="0009049A" w:rsidP="00D7734F">
                                      <w:pPr>
                                        <w:rPr>
                                          <w:rFonts w:ascii="Times New Roman" w:hAnsi="Times New Roman" w:cs="Times New Roman"/>
                                          <w:sz w:val="24"/>
                                          <w:szCs w:val="24"/>
                                        </w:rPr>
                                      </w:pPr>
                                      <w:r w:rsidRPr="00C97D8C">
                                        <w:rPr>
                                          <w:rFonts w:ascii="Times New Roman" w:hAnsi="Times New Roman" w:cs="Times New Roman"/>
                                          <w:color w:val="000000" w:themeColor="text1"/>
                                          <w:kern w:val="24"/>
                                          <w:sz w:val="24"/>
                                          <w:szCs w:val="24"/>
                                        </w:rPr>
                                        <w:t>Narrow</w:t>
                                      </w:r>
                                    </w:p>
                                  </w:txbxContent>
                                </wps:txbx>
                                <wps:bodyPr wrap="square" rtlCol="0">
                                  <a:spAutoFit/>
                                </wps:bodyPr>
                              </wps:wsp>
                            </wpg:grpSp>
                            <wpg:grpSp>
                              <wpg:cNvPr id="417" name="Group 417"/>
                              <wpg:cNvGrpSpPr/>
                              <wpg:grpSpPr>
                                <a:xfrm>
                                  <a:off x="3972882" y="1004135"/>
                                  <a:ext cx="1187980" cy="896728"/>
                                  <a:chOff x="3972882" y="1004135"/>
                                  <a:chExt cx="1187980" cy="896728"/>
                                </a:xfrm>
                              </wpg:grpSpPr>
                              <wpg:grpSp>
                                <wpg:cNvPr id="418" name="Group 418"/>
                                <wpg:cNvGrpSpPr/>
                                <wpg:grpSpPr>
                                  <a:xfrm>
                                    <a:off x="3972882" y="1004135"/>
                                    <a:ext cx="778399" cy="841251"/>
                                    <a:chOff x="3972882" y="1004135"/>
                                    <a:chExt cx="778399" cy="841251"/>
                                  </a:xfrm>
                                </wpg:grpSpPr>
                                <pic:pic xmlns:pic="http://schemas.openxmlformats.org/drawingml/2006/picture">
                                  <pic:nvPicPr>
                                    <pic:cNvPr id="419" name="Picture 419"/>
                                    <pic:cNvPicPr>
                                      <a:picLocks noChangeAspect="1"/>
                                    </pic:cNvPicPr>
                                  </pic:nvPicPr>
                                  <pic:blipFill>
                                    <a:blip r:embed="rId14">
                                      <a:duotone>
                                        <a:prstClr val="black"/>
                                        <a:srgbClr val="3B260D">
                                          <a:tint val="45000"/>
                                          <a:satMod val="400000"/>
                                        </a:srgbClr>
                                      </a:duotone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3972882" y="1004135"/>
                                      <a:ext cx="778399" cy="841251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  <pic:pic xmlns:pic="http://schemas.openxmlformats.org/drawingml/2006/picture">
                                  <pic:nvPicPr>
                                    <pic:cNvPr id="420" name="Picture 420"/>
                                    <pic:cNvPicPr>
                                      <a:picLocks noChangeAspect="1"/>
                                    </pic:cNvPicPr>
                                  </pic:nvPicPr>
                                  <pic:blipFill>
                                    <a:blip r:embed="rId15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4051158" y="1053497"/>
                                      <a:ext cx="286885" cy="371263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wpg:grpSp>
                              <wps:wsp>
                                <wps:cNvPr id="421" name="TextBox 89"/>
                                <wps:cNvSpPr txBox="1"/>
                                <wps:spPr>
                                  <a:xfrm>
                                    <a:off x="4073020" y="1518555"/>
                                    <a:ext cx="1087842" cy="382308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</wps:spPr>
                                <wps:txbx>
                                  <w:txbxContent>
                                    <w:p w14:paraId="71A6B33A" w14:textId="77777777" w:rsidR="0009049A" w:rsidRPr="00A44849" w:rsidRDefault="0009049A" w:rsidP="00D7734F">
                                      <w:pPr>
                                        <w:rPr>
                                          <w:rFonts w:ascii="Times New Roman" w:hAnsi="Times New Roman" w:cs="Times New Roman"/>
                                          <w:sz w:val="24"/>
                                          <w:szCs w:val="24"/>
                                        </w:rPr>
                                      </w:pPr>
                                      <w:r w:rsidRPr="00A44849">
                                        <w:rPr>
                                          <w:rFonts w:ascii="Times New Roman" w:hAnsi="Times New Roman" w:cs="Times New Roman"/>
                                          <w:color w:val="000000" w:themeColor="text1"/>
                                          <w:kern w:val="24"/>
                                          <w:sz w:val="24"/>
                                          <w:szCs w:val="24"/>
                                        </w:rPr>
                                        <w:t>Wide</w:t>
                                      </w:r>
                                    </w:p>
                                  </w:txbxContent>
                                </wps:txbx>
                                <wps:bodyPr wrap="square" rtlCol="0">
                                  <a:spAutoFit/>
                                </wps:bodyPr>
                              </wps:wsp>
                            </wpg:grpSp>
                            <wpg:grpSp>
                              <wpg:cNvPr id="422" name="Group 422"/>
                              <wpg:cNvGrpSpPr/>
                              <wpg:grpSpPr>
                                <a:xfrm>
                                  <a:off x="3971928" y="1829585"/>
                                  <a:ext cx="778399" cy="960386"/>
                                  <a:chOff x="3971928" y="1829585"/>
                                  <a:chExt cx="778399" cy="960386"/>
                                </a:xfrm>
                              </wpg:grpSpPr>
                              <wpg:grpSp>
                                <wpg:cNvPr id="423" name="Group 423"/>
                                <wpg:cNvGrpSpPr/>
                                <wpg:grpSpPr>
                                  <a:xfrm>
                                    <a:off x="3971928" y="1829585"/>
                                    <a:ext cx="778399" cy="841251"/>
                                    <a:chOff x="3971928" y="1829585"/>
                                    <a:chExt cx="778399" cy="841251"/>
                                  </a:xfrm>
                                </wpg:grpSpPr>
                                <pic:pic xmlns:pic="http://schemas.openxmlformats.org/drawingml/2006/picture">
                                  <pic:nvPicPr>
                                    <pic:cNvPr id="424" name="Picture 424"/>
                                    <pic:cNvPicPr>
                                      <a:picLocks noChangeAspect="1"/>
                                    </pic:cNvPicPr>
                                  </pic:nvPicPr>
                                  <pic:blipFill>
                                    <a:blip r:embed="rId14">
                                      <a:duotone>
                                        <a:prstClr val="black"/>
                                        <a:srgbClr val="3B260D">
                                          <a:tint val="45000"/>
                                          <a:satMod val="400000"/>
                                        </a:srgbClr>
                                      </a:duotone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3971928" y="1829585"/>
                                      <a:ext cx="778399" cy="841251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  <pic:pic xmlns:pic="http://schemas.openxmlformats.org/drawingml/2006/picture">
                                  <pic:nvPicPr>
                                    <pic:cNvPr id="425" name="Picture 425"/>
                                    <pic:cNvPicPr>
                                      <a:picLocks noChangeAspect="1"/>
                                    </pic:cNvPicPr>
                                  </pic:nvPicPr>
                                  <pic:blipFill>
                                    <a:blip r:embed="rId15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4050204" y="1878947"/>
                                      <a:ext cx="286885" cy="371263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wpg:grpSp>
                              <wps:wsp>
                                <wps:cNvPr id="426" name="TextBox 85"/>
                                <wps:cNvSpPr txBox="1"/>
                                <wps:spPr>
                                  <a:xfrm>
                                    <a:off x="4076596" y="2407663"/>
                                    <a:ext cx="549319" cy="382308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</wps:spPr>
                                <wps:txbx>
                                  <w:txbxContent>
                                    <w:p w14:paraId="23369DE6" w14:textId="77777777" w:rsidR="0009049A" w:rsidRPr="005D3A7F" w:rsidRDefault="0009049A" w:rsidP="00D7734F">
                                      <w:pPr>
                                        <w:rPr>
                                          <w:rFonts w:ascii="Times New Roman" w:hAnsi="Times New Roman" w:cs="Times New Roman"/>
                                          <w:sz w:val="24"/>
                                          <w:szCs w:val="24"/>
                                        </w:rPr>
                                      </w:pPr>
                                      <w:r w:rsidRPr="005D3A7F">
                                        <w:rPr>
                                          <w:rFonts w:ascii="Times New Roman" w:hAnsi="Times New Roman" w:cs="Times New Roman"/>
                                          <w:color w:val="000000" w:themeColor="text1"/>
                                          <w:kern w:val="24"/>
                                          <w:sz w:val="24"/>
                                          <w:szCs w:val="24"/>
                                        </w:rPr>
                                        <w:t>Wide</w:t>
                                      </w:r>
                                    </w:p>
                                  </w:txbxContent>
                                </wps:txbx>
                                <wps:bodyPr wrap="square" rtlCol="0">
                                  <a:spAutoFit/>
                                </wps:bodyPr>
                              </wps:wsp>
                            </wpg:grpSp>
                            <wpg:grpSp>
                              <wpg:cNvPr id="427" name="Group 427"/>
                              <wpg:cNvGrpSpPr/>
                              <wpg:grpSpPr>
                                <a:xfrm>
                                  <a:off x="3973613" y="2736027"/>
                                  <a:ext cx="864741" cy="869243"/>
                                  <a:chOff x="3973613" y="2736027"/>
                                  <a:chExt cx="864741" cy="869243"/>
                                </a:xfrm>
                              </wpg:grpSpPr>
                              <wpg:grpSp>
                                <wpg:cNvPr id="428" name="Group 428"/>
                                <wpg:cNvGrpSpPr/>
                                <wpg:grpSpPr>
                                  <a:xfrm>
                                    <a:off x="3973613" y="2736027"/>
                                    <a:ext cx="778399" cy="841251"/>
                                    <a:chOff x="3973613" y="2736027"/>
                                    <a:chExt cx="778399" cy="841251"/>
                                  </a:xfrm>
                                </wpg:grpSpPr>
                                <pic:pic xmlns:pic="http://schemas.openxmlformats.org/drawingml/2006/picture">
                                  <pic:nvPicPr>
                                    <pic:cNvPr id="429" name="Picture 429"/>
                                    <pic:cNvPicPr>
                                      <a:picLocks noChangeAspect="1"/>
                                    </pic:cNvPicPr>
                                  </pic:nvPicPr>
                                  <pic:blipFill>
                                    <a:blip r:embed="rId14">
                                      <a:duotone>
                                        <a:prstClr val="black"/>
                                        <a:srgbClr val="3B260D">
                                          <a:tint val="45000"/>
                                          <a:satMod val="400000"/>
                                        </a:srgbClr>
                                      </a:duotone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3973613" y="2736027"/>
                                      <a:ext cx="778399" cy="841251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  <pic:pic xmlns:pic="http://schemas.openxmlformats.org/drawingml/2006/picture">
                                  <pic:nvPicPr>
                                    <pic:cNvPr id="430" name="Picture 430"/>
                                    <pic:cNvPicPr>
                                      <a:picLocks noChangeAspect="1"/>
                                    </pic:cNvPicPr>
                                  </pic:nvPicPr>
                                  <pic:blipFill>
                                    <a:blip r:embed="rId15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4062560" y="2795919"/>
                                      <a:ext cx="286885" cy="371263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wpg:grpSp>
                              <wps:wsp>
                                <wps:cNvPr id="431" name="TextBox 81"/>
                                <wps:cNvSpPr txBox="1"/>
                                <wps:spPr>
                                  <a:xfrm>
                                    <a:off x="4061052" y="3222962"/>
                                    <a:ext cx="777302" cy="382308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</wps:spPr>
                                <wps:txbx>
                                  <w:txbxContent>
                                    <w:p w14:paraId="015454B4" w14:textId="77777777" w:rsidR="0009049A" w:rsidRPr="005222D5" w:rsidRDefault="0009049A" w:rsidP="00D7734F">
                                      <w:pPr>
                                        <w:rPr>
                                          <w:rFonts w:ascii="Times New Roman" w:hAnsi="Times New Roman" w:cs="Times New Roman"/>
                                          <w:sz w:val="24"/>
                                          <w:szCs w:val="24"/>
                                        </w:rPr>
                                      </w:pPr>
                                      <w:r w:rsidRPr="005222D5">
                                        <w:rPr>
                                          <w:rFonts w:ascii="Times New Roman" w:hAnsi="Times New Roman" w:cs="Times New Roman"/>
                                          <w:color w:val="000000" w:themeColor="text1"/>
                                          <w:kern w:val="24"/>
                                          <w:sz w:val="24"/>
                                          <w:szCs w:val="24"/>
                                        </w:rPr>
                                        <w:t>Narrow</w:t>
                                      </w:r>
                                    </w:p>
                                  </w:txbxContent>
                                </wps:txbx>
                                <wps:bodyPr wrap="square" rtlCol="0">
                                  <a:spAutoFit/>
                                </wps:bodyPr>
                              </wps:wsp>
                            </wpg:grpSp>
                            <wpg:grpSp>
                              <wpg:cNvPr id="432" name="Group 432"/>
                              <wpg:cNvGrpSpPr/>
                              <wpg:grpSpPr>
                                <a:xfrm>
                                  <a:off x="5153945" y="180021"/>
                                  <a:ext cx="1123146" cy="886359"/>
                                  <a:chOff x="5153945" y="180021"/>
                                  <a:chExt cx="1123146" cy="886359"/>
                                </a:xfrm>
                              </wpg:grpSpPr>
                              <pic:pic xmlns:pic="http://schemas.openxmlformats.org/drawingml/2006/picture">
                                <pic:nvPicPr>
                                  <pic:cNvPr id="433" name="Picture 433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13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5153945" y="180021"/>
                                    <a:ext cx="780356" cy="841321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  <wps:wsp>
                                <wps:cNvPr id="434" name="TextBox 79"/>
                                <wps:cNvSpPr txBox="1"/>
                                <wps:spPr>
                                  <a:xfrm>
                                    <a:off x="5222907" y="684072"/>
                                    <a:ext cx="1054184" cy="382308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</wps:spPr>
                                <wps:txbx>
                                  <w:txbxContent>
                                    <w:p w14:paraId="1B423032" w14:textId="77777777" w:rsidR="0009049A" w:rsidRPr="00D674C7" w:rsidRDefault="0009049A" w:rsidP="00D7734F">
                                      <w:pPr>
                                        <w:rPr>
                                          <w:rFonts w:ascii="Times New Roman" w:hAnsi="Times New Roman" w:cs="Times New Roman"/>
                                          <w:sz w:val="24"/>
                                          <w:szCs w:val="24"/>
                                        </w:rPr>
                                      </w:pPr>
                                      <w:r w:rsidRPr="00D674C7">
                                        <w:rPr>
                                          <w:rFonts w:ascii="Times New Roman" w:hAnsi="Times New Roman" w:cs="Times New Roman"/>
                                          <w:color w:val="000000" w:themeColor="text1"/>
                                          <w:kern w:val="24"/>
                                          <w:sz w:val="24"/>
                                          <w:szCs w:val="24"/>
                                        </w:rPr>
                                        <w:t>Narrow</w:t>
                                      </w:r>
                                    </w:p>
                                  </w:txbxContent>
                                </wps:txbx>
                                <wps:bodyPr wrap="square" rtlCol="0">
                                  <a:spAutoFit/>
                                </wps:bodyPr>
                              </wps:wsp>
                            </wpg:grpSp>
                            <wpg:grpSp>
                              <wpg:cNvPr id="435" name="Group 435"/>
                              <wpg:cNvGrpSpPr/>
                              <wpg:grpSpPr>
                                <a:xfrm>
                                  <a:off x="5141026" y="1888356"/>
                                  <a:ext cx="887084" cy="896166"/>
                                  <a:chOff x="5141026" y="1888356"/>
                                  <a:chExt cx="887084" cy="896166"/>
                                </a:xfrm>
                              </wpg:grpSpPr>
                              <pic:pic xmlns:pic="http://schemas.openxmlformats.org/drawingml/2006/picture">
                                <pic:nvPicPr>
                                  <pic:cNvPr id="436" name="Picture 436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13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5141026" y="1888356"/>
                                    <a:ext cx="780356" cy="841321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  <wps:wsp>
                                <wps:cNvPr id="437" name="TextBox 77"/>
                                <wps:cNvSpPr txBox="1"/>
                                <wps:spPr>
                                  <a:xfrm>
                                    <a:off x="5247633" y="2402214"/>
                                    <a:ext cx="780477" cy="382308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</wps:spPr>
                                <wps:txbx>
                                  <w:txbxContent>
                                    <w:p w14:paraId="553FA77C" w14:textId="77777777" w:rsidR="0009049A" w:rsidRPr="005D3A7F" w:rsidRDefault="0009049A" w:rsidP="00D7734F">
                                      <w:pPr>
                                        <w:rPr>
                                          <w:rFonts w:ascii="Times New Roman" w:hAnsi="Times New Roman" w:cs="Times New Roman"/>
                                          <w:sz w:val="24"/>
                                          <w:szCs w:val="24"/>
                                        </w:rPr>
                                      </w:pPr>
                                      <w:r w:rsidRPr="005D3A7F">
                                        <w:rPr>
                                          <w:rFonts w:ascii="Times New Roman" w:hAnsi="Times New Roman" w:cs="Times New Roman"/>
                                          <w:color w:val="000000" w:themeColor="text1"/>
                                          <w:kern w:val="24"/>
                                          <w:sz w:val="24"/>
                                          <w:szCs w:val="24"/>
                                        </w:rPr>
                                        <w:t>Narrow</w:t>
                                      </w:r>
                                    </w:p>
                                  </w:txbxContent>
                                </wps:txbx>
                                <wps:bodyPr wrap="square" rtlCol="0">
                                  <a:spAutoFit/>
                                </wps:bodyPr>
                              </wps:wsp>
                            </wpg:grpSp>
                            <wpg:grpSp>
                              <wpg:cNvPr id="438" name="Group 438"/>
                              <wpg:cNvGrpSpPr/>
                              <wpg:grpSpPr>
                                <a:xfrm>
                                  <a:off x="5142501" y="2735957"/>
                                  <a:ext cx="780356" cy="853942"/>
                                  <a:chOff x="5142501" y="2735957"/>
                                  <a:chExt cx="780356" cy="853942"/>
                                </a:xfrm>
                              </wpg:grpSpPr>
                              <pic:pic xmlns:pic="http://schemas.openxmlformats.org/drawingml/2006/picture">
                                <pic:nvPicPr>
                                  <pic:cNvPr id="439" name="Picture 439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13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5142501" y="2735957"/>
                                    <a:ext cx="780356" cy="841321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  <wps:wsp>
                                <wps:cNvPr id="440" name="TextBox 75"/>
                                <wps:cNvSpPr txBox="1"/>
                                <wps:spPr>
                                  <a:xfrm>
                                    <a:off x="5247633" y="3207591"/>
                                    <a:ext cx="649022" cy="382308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</wps:spPr>
                                <wps:txbx>
                                  <w:txbxContent>
                                    <w:p w14:paraId="060923AB" w14:textId="77777777" w:rsidR="0009049A" w:rsidRPr="005B4ED3" w:rsidRDefault="0009049A" w:rsidP="00D7734F">
                                      <w:pPr>
                                        <w:rPr>
                                          <w:rFonts w:ascii="Times New Roman" w:hAnsi="Times New Roman" w:cs="Times New Roman"/>
                                          <w:sz w:val="24"/>
                                          <w:szCs w:val="24"/>
                                        </w:rPr>
                                      </w:pPr>
                                      <w:r w:rsidRPr="005B4ED3">
                                        <w:rPr>
                                          <w:rFonts w:ascii="Times New Roman" w:hAnsi="Times New Roman" w:cs="Times New Roman"/>
                                          <w:color w:val="000000" w:themeColor="text1"/>
                                          <w:kern w:val="24"/>
                                          <w:sz w:val="24"/>
                                          <w:szCs w:val="24"/>
                                        </w:rPr>
                                        <w:t xml:space="preserve">Wide </w:t>
                                      </w:r>
                                    </w:p>
                                  </w:txbxContent>
                                </wps:txbx>
                                <wps:bodyPr wrap="square" rtlCol="0">
                                  <a:spAutoFit/>
                                </wps:bodyPr>
                              </wps:wsp>
                            </wpg:grpSp>
                            <wpg:grpSp>
                              <wpg:cNvPr id="441" name="Group 441"/>
                              <wpg:cNvGrpSpPr/>
                              <wpg:grpSpPr>
                                <a:xfrm>
                                  <a:off x="2827091" y="206828"/>
                                  <a:ext cx="987240" cy="856795"/>
                                  <a:chOff x="2827091" y="206828"/>
                                  <a:chExt cx="987240" cy="856795"/>
                                </a:xfrm>
                              </wpg:grpSpPr>
                              <pic:pic xmlns:pic="http://schemas.openxmlformats.org/drawingml/2006/picture">
                                <pic:nvPicPr>
                                  <pic:cNvPr id="442" name="Picture 442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13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2827091" y="206828"/>
                                    <a:ext cx="780356" cy="841321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  <wps:wsp>
                                <wps:cNvPr id="443" name="TextBox 73"/>
                                <wps:cNvSpPr txBox="1"/>
                                <wps:spPr>
                                  <a:xfrm>
                                    <a:off x="2933586" y="681353"/>
                                    <a:ext cx="880745" cy="382270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</wps:spPr>
                                <wps:txbx>
                                  <w:txbxContent>
                                    <w:p w14:paraId="27AA0A39" w14:textId="77777777" w:rsidR="0009049A" w:rsidRPr="00C97D8C" w:rsidRDefault="0009049A" w:rsidP="00D7734F">
                                      <w:pPr>
                                        <w:rPr>
                                          <w:rFonts w:ascii="Times New Roman" w:hAnsi="Times New Roman" w:cs="Times New Roman"/>
                                          <w:sz w:val="24"/>
                                          <w:szCs w:val="24"/>
                                        </w:rPr>
                                      </w:pPr>
                                      <w:r w:rsidRPr="00C97D8C">
                                        <w:rPr>
                                          <w:rFonts w:ascii="Times New Roman" w:hAnsi="Times New Roman" w:cs="Times New Roman"/>
                                          <w:color w:val="000000" w:themeColor="text1"/>
                                          <w:kern w:val="24"/>
                                          <w:sz w:val="24"/>
                                          <w:szCs w:val="24"/>
                                        </w:rPr>
                                        <w:t xml:space="preserve">Wide </w:t>
                                      </w:r>
                                    </w:p>
                                  </w:txbxContent>
                                </wps:txbx>
                                <wps:bodyPr wrap="square" rtlCol="0">
                                  <a:spAutoFit/>
                                </wps:bodyPr>
                              </wps:wsp>
                            </wpg:grpSp>
                            <wps:wsp>
                              <wps:cNvPr id="444" name="TextBox 64"/>
                              <wps:cNvSpPr txBox="1"/>
                              <wps:spPr>
                                <a:xfrm>
                                  <a:off x="3614864" y="305316"/>
                                  <a:ext cx="295934" cy="382308"/>
                                </a:xfrm>
                                <a:prstGeom prst="rect">
                                  <a:avLst/>
                                </a:prstGeom>
                                <a:noFill/>
                              </wps:spPr>
                              <wps:txbx>
                                <w:txbxContent>
                                  <w:p w14:paraId="415701E7" w14:textId="77777777" w:rsidR="0009049A" w:rsidRPr="00AD40F0" w:rsidRDefault="0009049A" w:rsidP="00D7734F">
                                    <w:pPr>
                                      <w:rPr>
                                        <w:rFonts w:ascii="Times New Roman" w:hAnsi="Times New Roman" w:cs="Times New Roman"/>
                                        <w:sz w:val="24"/>
                                        <w:szCs w:val="24"/>
                                      </w:rPr>
                                    </w:pPr>
                                    <w:r w:rsidRPr="00AD40F0">
                                      <w:rPr>
                                        <w:rFonts w:ascii="Times New Roman" w:hAnsi="Times New Roman" w:cs="Times New Roman"/>
                                        <w:b/>
                                        <w:bCs/>
                                        <w:color w:val="000000" w:themeColor="text1"/>
                                        <w:kern w:val="24"/>
                                        <w:sz w:val="24"/>
                                        <w:szCs w:val="24"/>
                                      </w:rPr>
                                      <w:t>X</w:t>
                                    </w:r>
                                  </w:p>
                                </w:txbxContent>
                              </wps:txbx>
                              <wps:bodyPr wrap="square" rtlCol="0">
                                <a:spAutoFit/>
                              </wps:bodyPr>
                            </wps:wsp>
                            <wps:wsp>
                              <wps:cNvPr id="445" name="TextBox 65"/>
                              <wps:cNvSpPr txBox="1"/>
                              <wps:spPr>
                                <a:xfrm>
                                  <a:off x="3614863" y="1121343"/>
                                  <a:ext cx="240049" cy="382308"/>
                                </a:xfrm>
                                <a:prstGeom prst="rect">
                                  <a:avLst/>
                                </a:prstGeom>
                                <a:noFill/>
                              </wps:spPr>
                              <wps:txbx>
                                <w:txbxContent>
                                  <w:p w14:paraId="41F0C28D" w14:textId="77777777" w:rsidR="0009049A" w:rsidRPr="00AD40F0" w:rsidRDefault="0009049A" w:rsidP="00D7734F">
                                    <w:pPr>
                                      <w:rPr>
                                        <w:rFonts w:ascii="Times New Roman" w:hAnsi="Times New Roman" w:cs="Times New Roman"/>
                                        <w:sz w:val="24"/>
                                        <w:szCs w:val="24"/>
                                      </w:rPr>
                                    </w:pPr>
                                    <w:r w:rsidRPr="00AD40F0">
                                      <w:rPr>
                                        <w:rFonts w:ascii="Times New Roman" w:hAnsi="Times New Roman" w:cs="Times New Roman"/>
                                        <w:b/>
                                        <w:bCs/>
                                        <w:color w:val="000000" w:themeColor="text1"/>
                                        <w:kern w:val="24"/>
                                        <w:sz w:val="24"/>
                                        <w:szCs w:val="24"/>
                                      </w:rPr>
                                      <w:t>X</w:t>
                                    </w:r>
                                  </w:p>
                                </w:txbxContent>
                              </wps:txbx>
                              <wps:bodyPr wrap="square" rtlCol="0">
                                <a:spAutoFit/>
                              </wps:bodyPr>
                            </wps:wsp>
                            <wps:wsp>
                              <wps:cNvPr id="446" name="TextBox 66"/>
                              <wps:cNvSpPr txBox="1"/>
                              <wps:spPr>
                                <a:xfrm>
                                  <a:off x="3640278" y="1926864"/>
                                  <a:ext cx="295934" cy="382308"/>
                                </a:xfrm>
                                <a:prstGeom prst="rect">
                                  <a:avLst/>
                                </a:prstGeom>
                                <a:noFill/>
                              </wps:spPr>
                              <wps:txbx>
                                <w:txbxContent>
                                  <w:p w14:paraId="4C646793" w14:textId="77777777" w:rsidR="0009049A" w:rsidRPr="00AD40F0" w:rsidRDefault="0009049A" w:rsidP="00D7734F">
                                    <w:pPr>
                                      <w:rPr>
                                        <w:rFonts w:ascii="Times New Roman" w:hAnsi="Times New Roman" w:cs="Times New Roman"/>
                                        <w:sz w:val="24"/>
                                        <w:szCs w:val="24"/>
                                      </w:rPr>
                                    </w:pPr>
                                    <w:r w:rsidRPr="00AD40F0">
                                      <w:rPr>
                                        <w:rFonts w:ascii="Times New Roman" w:hAnsi="Times New Roman" w:cs="Times New Roman"/>
                                        <w:b/>
                                        <w:bCs/>
                                        <w:color w:val="000000" w:themeColor="text1"/>
                                        <w:kern w:val="24"/>
                                        <w:sz w:val="24"/>
                                        <w:szCs w:val="24"/>
                                      </w:rPr>
                                      <w:t>X</w:t>
                                    </w:r>
                                  </w:p>
                                </w:txbxContent>
                              </wps:txbx>
                              <wps:bodyPr wrap="square" rtlCol="0">
                                <a:spAutoFit/>
                              </wps:bodyPr>
                            </wps:wsp>
                            <wps:wsp>
                              <wps:cNvPr id="447" name="TextBox 67"/>
                              <wps:cNvSpPr txBox="1"/>
                              <wps:spPr>
                                <a:xfrm>
                                  <a:off x="3667728" y="2859445"/>
                                  <a:ext cx="241319" cy="382308"/>
                                </a:xfrm>
                                <a:prstGeom prst="rect">
                                  <a:avLst/>
                                </a:prstGeom>
                                <a:noFill/>
                              </wps:spPr>
                              <wps:txbx>
                                <w:txbxContent>
                                  <w:p w14:paraId="42E64FC3" w14:textId="77777777" w:rsidR="0009049A" w:rsidRPr="00AD40F0" w:rsidRDefault="0009049A" w:rsidP="00D7734F">
                                    <w:pPr>
                                      <w:rPr>
                                        <w:rFonts w:ascii="Times New Roman" w:hAnsi="Times New Roman" w:cs="Times New Roman"/>
                                        <w:sz w:val="24"/>
                                        <w:szCs w:val="24"/>
                                      </w:rPr>
                                    </w:pPr>
                                    <w:r w:rsidRPr="00AD40F0">
                                      <w:rPr>
                                        <w:rFonts w:ascii="Times New Roman" w:hAnsi="Times New Roman" w:cs="Times New Roman"/>
                                        <w:b/>
                                        <w:bCs/>
                                        <w:color w:val="000000" w:themeColor="text1"/>
                                        <w:kern w:val="24"/>
                                        <w:sz w:val="24"/>
                                        <w:szCs w:val="24"/>
                                      </w:rPr>
                                      <w:t>X</w:t>
                                    </w:r>
                                  </w:p>
                                </w:txbxContent>
                              </wps:txbx>
                              <wps:bodyPr wrap="square" rtlCol="0">
                                <a:spAutoFit/>
                              </wps:bodyPr>
                            </wps:wsp>
                            <wps:wsp>
                              <wps:cNvPr id="448" name="TextBox 68"/>
                              <wps:cNvSpPr txBox="1"/>
                              <wps:spPr>
                                <a:xfrm>
                                  <a:off x="4759346" y="296527"/>
                                  <a:ext cx="296569" cy="382308"/>
                                </a:xfrm>
                                <a:prstGeom prst="rect">
                                  <a:avLst/>
                                </a:prstGeom>
                                <a:noFill/>
                              </wps:spPr>
                              <wps:txbx>
                                <w:txbxContent>
                                  <w:p w14:paraId="188ED21F" w14:textId="77777777" w:rsidR="0009049A" w:rsidRPr="00AD40F0" w:rsidRDefault="0009049A" w:rsidP="00D7734F">
                                    <w:pPr>
                                      <w:rPr>
                                        <w:rFonts w:ascii="Times New Roman" w:hAnsi="Times New Roman" w:cs="Times New Roman"/>
                                        <w:sz w:val="24"/>
                                        <w:szCs w:val="24"/>
                                      </w:rPr>
                                    </w:pPr>
                                    <w:r w:rsidRPr="00AD40F0">
                                      <w:rPr>
                                        <w:rFonts w:ascii="Times New Roman" w:hAnsi="Times New Roman" w:cs="Times New Roman"/>
                                        <w:b/>
                                        <w:bCs/>
                                        <w:color w:val="000000" w:themeColor="text1"/>
                                        <w:kern w:val="24"/>
                                        <w:sz w:val="24"/>
                                        <w:szCs w:val="24"/>
                                      </w:rPr>
                                      <w:t>X</w:t>
                                    </w:r>
                                  </w:p>
                                </w:txbxContent>
                              </wps:txbx>
                              <wps:bodyPr wrap="square" rtlCol="0">
                                <a:spAutoFit/>
                              </wps:bodyPr>
                            </wps:wsp>
                            <wps:wsp>
                              <wps:cNvPr id="449" name="TextBox 69"/>
                              <wps:cNvSpPr txBox="1"/>
                              <wps:spPr>
                                <a:xfrm>
                                  <a:off x="4790054" y="1150540"/>
                                  <a:ext cx="295934" cy="382308"/>
                                </a:xfrm>
                                <a:prstGeom prst="rect">
                                  <a:avLst/>
                                </a:prstGeom>
                                <a:noFill/>
                              </wps:spPr>
                              <wps:txbx>
                                <w:txbxContent>
                                  <w:p w14:paraId="3A1FA06A" w14:textId="77777777" w:rsidR="0009049A" w:rsidRPr="00AD40F0" w:rsidRDefault="0009049A" w:rsidP="00D7734F">
                                    <w:pPr>
                                      <w:rPr>
                                        <w:rFonts w:ascii="Times New Roman" w:hAnsi="Times New Roman" w:cs="Times New Roman"/>
                                        <w:sz w:val="24"/>
                                        <w:szCs w:val="24"/>
                                      </w:rPr>
                                    </w:pPr>
                                    <w:r w:rsidRPr="00AD40F0">
                                      <w:rPr>
                                        <w:rFonts w:ascii="Times New Roman" w:hAnsi="Times New Roman" w:cs="Times New Roman"/>
                                        <w:b/>
                                        <w:bCs/>
                                        <w:color w:val="000000" w:themeColor="text1"/>
                                        <w:kern w:val="24"/>
                                        <w:sz w:val="24"/>
                                        <w:szCs w:val="24"/>
                                      </w:rPr>
                                      <w:t>X</w:t>
                                    </w:r>
                                  </w:p>
                                </w:txbxContent>
                              </wps:txbx>
                              <wps:bodyPr wrap="square" rtlCol="0">
                                <a:spAutoFit/>
                              </wps:bodyPr>
                            </wps:wsp>
                            <wps:wsp>
                              <wps:cNvPr id="450" name="TextBox 70"/>
                              <wps:cNvSpPr txBox="1"/>
                              <wps:spPr>
                                <a:xfrm>
                                  <a:off x="4785470" y="1963683"/>
                                  <a:ext cx="295934" cy="382308"/>
                                </a:xfrm>
                                <a:prstGeom prst="rect">
                                  <a:avLst/>
                                </a:prstGeom>
                                <a:noFill/>
                              </wps:spPr>
                              <wps:txbx>
                                <w:txbxContent>
                                  <w:p w14:paraId="6A59E257" w14:textId="77777777" w:rsidR="0009049A" w:rsidRPr="00AD40F0" w:rsidRDefault="0009049A" w:rsidP="00D7734F">
                                    <w:pPr>
                                      <w:rPr>
                                        <w:rFonts w:ascii="Times New Roman" w:hAnsi="Times New Roman" w:cs="Times New Roman"/>
                                        <w:sz w:val="24"/>
                                        <w:szCs w:val="24"/>
                                      </w:rPr>
                                    </w:pPr>
                                    <w:r w:rsidRPr="00AD40F0">
                                      <w:rPr>
                                        <w:rFonts w:ascii="Times New Roman" w:hAnsi="Times New Roman" w:cs="Times New Roman"/>
                                        <w:b/>
                                        <w:bCs/>
                                        <w:color w:val="000000" w:themeColor="text1"/>
                                        <w:kern w:val="24"/>
                                        <w:sz w:val="24"/>
                                        <w:szCs w:val="24"/>
                                      </w:rPr>
                                      <w:t>X</w:t>
                                    </w:r>
                                  </w:p>
                                </w:txbxContent>
                              </wps:txbx>
                              <wps:bodyPr wrap="square" rtlCol="0">
                                <a:spAutoFit/>
                              </wps:bodyPr>
                            </wps:wsp>
                            <wps:wsp>
                              <wps:cNvPr id="451" name="TextBox 71"/>
                              <wps:cNvSpPr txBox="1"/>
                              <wps:spPr>
                                <a:xfrm>
                                  <a:off x="4810431" y="2838735"/>
                                  <a:ext cx="295934" cy="382308"/>
                                </a:xfrm>
                                <a:prstGeom prst="rect">
                                  <a:avLst/>
                                </a:prstGeom>
                                <a:noFill/>
                              </wps:spPr>
                              <wps:txbx>
                                <w:txbxContent>
                                  <w:p w14:paraId="154D09A9" w14:textId="77777777" w:rsidR="0009049A" w:rsidRPr="00AD40F0" w:rsidRDefault="0009049A" w:rsidP="00D7734F">
                                    <w:pPr>
                                      <w:rPr>
                                        <w:rFonts w:ascii="Times New Roman" w:hAnsi="Times New Roman" w:cs="Times New Roman"/>
                                        <w:sz w:val="24"/>
                                        <w:szCs w:val="24"/>
                                      </w:rPr>
                                    </w:pPr>
                                    <w:r w:rsidRPr="00AD40F0">
                                      <w:rPr>
                                        <w:rFonts w:ascii="Times New Roman" w:hAnsi="Times New Roman" w:cs="Times New Roman"/>
                                        <w:b/>
                                        <w:bCs/>
                                        <w:color w:val="000000" w:themeColor="text1"/>
                                        <w:kern w:val="24"/>
                                        <w:sz w:val="24"/>
                                        <w:szCs w:val="24"/>
                                      </w:rPr>
                                      <w:t>X</w:t>
                                    </w:r>
                                  </w:p>
                                </w:txbxContent>
                              </wps:txbx>
                              <wps:bodyPr wrap="square" rtlCol="0">
                                <a:spAutoFit/>
                              </wps:bodyPr>
                            </wps:wsp>
                          </wpg:grpSp>
                          <wps:wsp>
                            <wps:cNvPr id="452" name="Straight Arrow Connector 452"/>
                            <wps:cNvCnPr>
                              <a:cxnSpLocks/>
                            </wps:cNvCnPr>
                            <wps:spPr>
                              <a:xfrm>
                                <a:off x="3805457" y="3247840"/>
                                <a:ext cx="0" cy="398871"/>
                              </a:xfrm>
                              <a:prstGeom prst="straightConnector1">
                                <a:avLst/>
                              </a:prstGeom>
                              <a:ln w="28575">
                                <a:solidFill>
                                  <a:schemeClr val="tx1"/>
                                </a:solidFill>
                                <a:prstDash val="dashDot"/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453" name="Straight Arrow Connector 453"/>
                            <wps:cNvCnPr>
                              <a:cxnSpLocks/>
                            </wps:cNvCnPr>
                            <wps:spPr>
                              <a:xfrm>
                                <a:off x="4958739" y="3282748"/>
                                <a:ext cx="0" cy="363963"/>
                              </a:xfrm>
                              <a:prstGeom prst="straightConnector1">
                                <a:avLst/>
                              </a:prstGeom>
                              <a:ln w="28575">
                                <a:solidFill>
                                  <a:schemeClr val="tx1"/>
                                </a:solidFill>
                                <a:prstDash val="dashDot"/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454" name="TextBox 33"/>
                            <wps:cNvSpPr txBox="1"/>
                            <wps:spPr>
                              <a:xfrm>
                                <a:off x="3477157" y="3608167"/>
                                <a:ext cx="1374250" cy="426763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47785B01" w14:textId="77777777" w:rsidR="0009049A" w:rsidRPr="00AF556F" w:rsidRDefault="0009049A" w:rsidP="00D7734F">
                                  <w:pP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</w:pPr>
                                  <w:r w:rsidRPr="00AF556F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4"/>
                                      <w:szCs w:val="24"/>
                                    </w:rPr>
                                    <w:t>1</w:t>
                                  </w:r>
                                  <w:proofErr w:type="spellStart"/>
                                  <w:r w:rsidRPr="00AF556F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position w:val="7"/>
                                      <w:sz w:val="24"/>
                                      <w:szCs w:val="24"/>
                                      <w:vertAlign w:val="superscript"/>
                                    </w:rPr>
                                    <w:t>st</w:t>
                                  </w:r>
                                  <w:proofErr w:type="spellEnd"/>
                                  <w:r w:rsidRPr="00AF556F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4"/>
                                      <w:szCs w:val="24"/>
                                    </w:rPr>
                                    <w:t xml:space="preserve"> mating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  <wps:wsp>
                            <wps:cNvPr id="455" name="TextBox 34"/>
                            <wps:cNvSpPr txBox="1"/>
                            <wps:spPr>
                              <a:xfrm>
                                <a:off x="4594104" y="3603358"/>
                                <a:ext cx="1412988" cy="426763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6F48218F" w14:textId="77777777" w:rsidR="0009049A" w:rsidRPr="00AF556F" w:rsidRDefault="0009049A" w:rsidP="00D7734F">
                                  <w:pPr>
                                    <w:rPr>
                                      <w:rFonts w:ascii="Times New Roman" w:hAnsi="Times New Roman" w:cs="Times New Roman"/>
                                      <w:sz w:val="24"/>
                                      <w:szCs w:val="24"/>
                                    </w:rPr>
                                  </w:pPr>
                                  <w:r w:rsidRPr="00AF556F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4"/>
                                      <w:szCs w:val="24"/>
                                    </w:rPr>
                                    <w:t>2</w:t>
                                  </w:r>
                                  <w:proofErr w:type="spellStart"/>
                                  <w:r w:rsidRPr="00AF556F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position w:val="7"/>
                                      <w:sz w:val="24"/>
                                      <w:szCs w:val="24"/>
                                      <w:vertAlign w:val="superscript"/>
                                    </w:rPr>
                                    <w:t>nd</w:t>
                                  </w:r>
                                  <w:proofErr w:type="spellEnd"/>
                                  <w:r w:rsidRPr="00AF556F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4"/>
                                      <w:szCs w:val="24"/>
                                    </w:rPr>
                                    <w:t xml:space="preserve"> mating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wpg:grpSp>
                      </wpg:grpSp>
                      <wps:wsp>
                        <wps:cNvPr id="456" name="TextBox 274"/>
                        <wps:cNvSpPr txBox="1"/>
                        <wps:spPr>
                          <a:xfrm>
                            <a:off x="2647117" y="693"/>
                            <a:ext cx="470535" cy="38227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D3C4FE1" w14:textId="77777777" w:rsidR="0009049A" w:rsidRPr="00C97D8C" w:rsidRDefault="0009049A" w:rsidP="00D7734F">
                              <w:pPr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4"/>
                                  <w:szCs w:val="24"/>
                                </w:rPr>
                              </w:pPr>
                              <w:r w:rsidRPr="00C97D8C"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color w:val="000000" w:themeColor="text1"/>
                                  <w:kern w:val="24"/>
                                  <w:sz w:val="24"/>
                                  <w:szCs w:val="24"/>
                                </w:rPr>
                                <w:t>b)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24BE9081" id="Group 14" o:spid="_x0000_s1030" style="position:absolute;margin-left:208.1pt;margin-top:1.2pt;width:285.8pt;height:317.7pt;z-index:251671552" coordorigin="26471" coordsize="36299,4034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">
                <v:group id="Group 396" o:spid="_x0000_s1031" style="position:absolute;left:26507;width:36263;height:40349" coordorigin="26507" coordsize="36263,4034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">
                  <v:rect id="Rectangle 397" o:spid="_x0000_s1032" style="position:absolute;left:26507;width:34477;height:3984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" filled="f" strokecolor="#0d0d0d [3069]" strokeweight="3pt"/>
                  <v:group id="Group 398" o:spid="_x0000_s1033" style="position:absolute;left:28270;top:1800;width:34500;height:38549" coordorigin="28270,1800" coordsize="34500,3854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">
                    <v:group id="Group 399" o:spid="_x0000_s1034" style="position:absolute;left:28270;top:1800;width:34500;height:34252" coordorigin="28270,1800" coordsize="34500,3425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">
                      <v:group id="Group 400" o:spid="_x0000_s1035" style="position:absolute;left:51644;top:10040;width:9956;height:9077" coordorigin="51644,10040" coordsize="9956,907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">
                        <v:shapetype id="_x0000_t75" coordsize="21600,21600" o:spt="75" o:preferrelative="t" path="m@4@5l@4@11@9@11@9@5xe" filled="f" stroked="f">
                          <v:stroke joinstyle="miter"/>
                          <v:formulas>
                            <v:f eqn="if lineDrawn pixelLineWidth 0"/>
                            <v:f eqn="sum @0 1 0"/>
                            <v:f eqn="sum 0 0 @1"/>
                            <v:f eqn="prod @2 1 2"/>
                            <v:f eqn="prod @3 21600 pixelWidth"/>
                            <v:f eqn="prod @3 21600 pixelHeight"/>
                            <v:f eqn="sum @0 0 1"/>
                            <v:f eqn="prod @6 1 2"/>
                            <v:f eqn="prod @7 21600 pixelWidth"/>
                            <v:f eqn="sum @8 21600 0"/>
                            <v:f eqn="prod @7 21600 pixelHeight"/>
                            <v:f eqn="sum @10 21600 0"/>
                          </v:formulas>
                          <v:path o:extrusionok="f" gradientshapeok="t" o:connecttype="rect"/>
                          <o:lock v:ext="edit" aspectratio="t"/>
                        </v:shapetype>
                        <v:shape id="Picture 401" o:spid="_x0000_s1036" type="#_x0000_t75" style="position:absolute;left:51644;top:10040;width:7803;height:841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">
                          <v:imagedata r:id="rId16" o:title=""/>
                        </v:shape>
                        <v:shapetype id="_x0000_t202" coordsize="21600,21600" o:spt="202" path="m,l,21600r21600,l21600,xe">
                          <v:stroke joinstyle="miter"/>
                          <v:path gradientshapeok="t" o:connecttype="rect"/>
                        </v:shapetype>
                        <v:shape id="TextBox 103" o:spid="_x0000_s1037" type="#_x0000_t202" style="position:absolute;left:52792;top:15294;width:8808;height:3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" filled="f" stroked="f">
                          <v:textbox style="mso-fit-shape-to-text:t">
                            <w:txbxContent>
                              <w:p w14:paraId="17681E1B" w14:textId="77777777" w:rsidR="0009049A" w:rsidRPr="005D3A7F" w:rsidRDefault="0009049A" w:rsidP="00D7734F">
                                <w:pP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</w:pPr>
                                <w:r w:rsidRPr="005D3A7F">
                                  <w:rPr>
                                    <w:rFonts w:ascii="Times New Roman" w:hAnsi="Times New Roman" w:cs="Times New Roman"/>
                                    <w:color w:val="000000" w:themeColor="text1"/>
                                    <w:kern w:val="24"/>
                                    <w:sz w:val="24"/>
                                    <w:szCs w:val="24"/>
                                  </w:rPr>
                                  <w:t>Wide</w:t>
                                </w:r>
                              </w:p>
                            </w:txbxContent>
                          </v:textbox>
                        </v:shape>
                      </v:group>
                      <v:group id="Group 403" o:spid="_x0000_s1038" style="position:absolute;left:28270;top:9680;width:11209;height:9335" coordorigin="28270,9680" coordsize="11208,933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">
                        <v:shape id="Picture 404" o:spid="_x0000_s1039" type="#_x0000_t75" style="position:absolute;left:28270;top:9680;width:7804;height:84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">
                          <v:imagedata r:id="rId16" o:title=""/>
                        </v:shape>
                        <v:shape id="TextBox 101" o:spid="_x0000_s1040" type="#_x0000_t202" style="position:absolute;left:28938;top:15192;width:10541;height:3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" filled="f" stroked="f">
                          <v:textbox style="mso-fit-shape-to-text:t">
                            <w:txbxContent>
                              <w:p w14:paraId="1057B10D" w14:textId="77777777" w:rsidR="0009049A" w:rsidRPr="00A44849" w:rsidRDefault="0009049A" w:rsidP="00D7734F">
                                <w:pP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</w:pPr>
                                <w:r w:rsidRPr="00A44849">
                                  <w:rPr>
                                    <w:rFonts w:ascii="Times New Roman" w:hAnsi="Times New Roman" w:cs="Times New Roman"/>
                                    <w:color w:val="000000" w:themeColor="text1"/>
                                    <w:kern w:val="24"/>
                                    <w:sz w:val="24"/>
                                    <w:szCs w:val="24"/>
                                  </w:rPr>
                                  <w:t>Narrow</w:t>
                                </w:r>
                              </w:p>
                            </w:txbxContent>
                          </v:textbox>
                        </v:shape>
                      </v:group>
                      <v:group id="Group 406" o:spid="_x0000_s1041" style="position:absolute;left:28630;top:18387;width:7804;height:9465" coordorigin="28630,18387" coordsize="7803,94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">
                        <v:shape id="Picture 407" o:spid="_x0000_s1042" type="#_x0000_t75" style="position:absolute;left:28630;top:18387;width:7804;height:841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">
                          <v:imagedata r:id="rId16" o:title=""/>
                        </v:shape>
                        <v:shape id="TextBox 99" o:spid="_x0000_s1043" type="#_x0000_t202" style="position:absolute;left:29744;top:24029;width:5639;height:3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" filled="f" stroked="f">
                          <v:textbox style="mso-fit-shape-to-text:t">
                            <w:txbxContent>
                              <w:p w14:paraId="0F2FFEE4" w14:textId="77777777" w:rsidR="0009049A" w:rsidRPr="005D3A7F" w:rsidRDefault="0009049A" w:rsidP="00D7734F">
                                <w:pP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</w:pPr>
                                <w:r w:rsidRPr="005D3A7F">
                                  <w:rPr>
                                    <w:rFonts w:ascii="Times New Roman" w:hAnsi="Times New Roman" w:cs="Times New Roman"/>
                                    <w:color w:val="000000" w:themeColor="text1"/>
                                    <w:kern w:val="24"/>
                                    <w:sz w:val="24"/>
                                    <w:szCs w:val="24"/>
                                  </w:rPr>
                                  <w:t xml:space="preserve">Wide </w:t>
                                </w:r>
                              </w:p>
                            </w:txbxContent>
                          </v:textbox>
                        </v:shape>
                      </v:group>
                      <v:group id="Group 409" o:spid="_x0000_s1044" style="position:absolute;left:28600;top:27515;width:11108;height:8483" coordorigin="28600,27515" coordsize="11108,848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">
                        <v:shape id="Picture 410" o:spid="_x0000_s1045" type="#_x0000_t75" style="position:absolute;left:28600;top:27515;width:7803;height:841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">
                          <v:imagedata r:id="rId16" o:title=""/>
                        </v:shape>
                        <v:shape id="TextBox 97" o:spid="_x0000_s1046" type="#_x0000_t202" style="position:absolute;left:29179;top:32175;width:10529;height:3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" filled="f" stroked="f">
                          <v:textbox style="mso-fit-shape-to-text:t">
                            <w:txbxContent>
                              <w:p w14:paraId="3F522906" w14:textId="77777777" w:rsidR="0009049A" w:rsidRPr="005222D5" w:rsidRDefault="0009049A" w:rsidP="00D7734F">
                                <w:pP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</w:pPr>
                                <w:r w:rsidRPr="005222D5">
                                  <w:rPr>
                                    <w:rFonts w:ascii="Times New Roman" w:hAnsi="Times New Roman" w:cs="Times New Roman"/>
                                    <w:color w:val="000000" w:themeColor="text1"/>
                                    <w:kern w:val="24"/>
                                    <w:sz w:val="24"/>
                                    <w:szCs w:val="24"/>
                                  </w:rPr>
                                  <w:t>Narrow</w:t>
                                </w:r>
                              </w:p>
                            </w:txbxContent>
                          </v:textbox>
                        </v:shape>
                      </v:group>
                      <v:group id="Group 412" o:spid="_x0000_s1047" style="position:absolute;left:39467;top:1850;width:12471;height:8774" coordorigin="39467,1850" coordsize="12471,877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">
                        <v:group id="Group 413" o:spid="_x0000_s1048" style="position:absolute;left:39467;top:1850;width:7784;height:8412" coordorigin="39467,1850" coordsize="7783,841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">
                          <v:shape id="Picture 414" o:spid="_x0000_s1049" type="#_x0000_t75" style="position:absolute;left:39467;top:1850;width:7784;height:84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">
                            <v:imagedata r:id="rId17" o:title="" recolortarget="black"/>
                          </v:shape>
                          <v:shape id="Picture 415" o:spid="_x0000_s1050" type="#_x0000_t75" style="position:absolute;left:40250;top:2264;width:2869;height:37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">
                            <v:imagedata r:id="rId18" o:title=""/>
                          </v:shape>
                        </v:group>
                        <v:shape id="TextBox 93" o:spid="_x0000_s1051" type="#_x0000_t202" style="position:absolute;left:39912;top:6801;width:12026;height:3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" filled="f" stroked="f">
                          <v:textbox style="mso-fit-shape-to-text:t">
                            <w:txbxContent>
                              <w:p w14:paraId="4DFCADDC" w14:textId="77777777" w:rsidR="0009049A" w:rsidRPr="00C97D8C" w:rsidRDefault="0009049A" w:rsidP="00D7734F">
                                <w:pP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</w:pPr>
                                <w:r w:rsidRPr="00C97D8C">
                                  <w:rPr>
                                    <w:rFonts w:ascii="Times New Roman" w:hAnsi="Times New Roman" w:cs="Times New Roman"/>
                                    <w:color w:val="000000" w:themeColor="text1"/>
                                    <w:kern w:val="24"/>
                                    <w:sz w:val="24"/>
                                    <w:szCs w:val="24"/>
                                  </w:rPr>
                                  <w:t>Narrow</w:t>
                                </w:r>
                              </w:p>
                            </w:txbxContent>
                          </v:textbox>
                        </v:shape>
                      </v:group>
                      <v:group id="Group 417" o:spid="_x0000_s1052" style="position:absolute;left:39728;top:10041;width:11880;height:8967" coordorigin="39728,10041" coordsize="11879,896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">
                        <v:group id="Group 418" o:spid="_x0000_s1053" style="position:absolute;left:39728;top:10041;width:7784;height:8412" coordorigin="39728,10041" coordsize="7783,841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">
                          <v:shape id="Picture 419" o:spid="_x0000_s1054" type="#_x0000_t75" style="position:absolute;left:39728;top:10041;width:7784;height:84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">
                            <v:imagedata r:id="rId17" o:title="" recolortarget="black"/>
                          </v:shape>
                          <v:shape id="Picture 420" o:spid="_x0000_s1055" type="#_x0000_t75" style="position:absolute;left:40511;top:10534;width:2869;height:371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">
                            <v:imagedata r:id="rId18" o:title=""/>
                          </v:shape>
                        </v:group>
                        <v:shape id="TextBox 89" o:spid="_x0000_s1056" type="#_x0000_t202" style="position:absolute;left:40730;top:15185;width:10878;height:3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" filled="f" stroked="f">
                          <v:textbox style="mso-fit-shape-to-text:t">
                            <w:txbxContent>
                              <w:p w14:paraId="71A6B33A" w14:textId="77777777" w:rsidR="0009049A" w:rsidRPr="00A44849" w:rsidRDefault="0009049A" w:rsidP="00D7734F">
                                <w:pP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</w:pPr>
                                <w:r w:rsidRPr="00A44849">
                                  <w:rPr>
                                    <w:rFonts w:ascii="Times New Roman" w:hAnsi="Times New Roman" w:cs="Times New Roman"/>
                                    <w:color w:val="000000" w:themeColor="text1"/>
                                    <w:kern w:val="24"/>
                                    <w:sz w:val="24"/>
                                    <w:szCs w:val="24"/>
                                  </w:rPr>
                                  <w:t>Wide</w:t>
                                </w:r>
                              </w:p>
                            </w:txbxContent>
                          </v:textbox>
                        </v:shape>
                      </v:group>
                      <v:group id="Group 422" o:spid="_x0000_s1057" style="position:absolute;left:39719;top:18295;width:7784;height:9604" coordorigin="39719,18295" coordsize="7783,960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">
                        <v:group id="Group 423" o:spid="_x0000_s1058" style="position:absolute;left:39719;top:18295;width:7784;height:8413" coordorigin="39719,18295" coordsize="7783,841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">
                          <v:shape id="Picture 424" o:spid="_x0000_s1059" type="#_x0000_t75" style="position:absolute;left:39719;top:18295;width:7784;height:841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">
                            <v:imagedata r:id="rId17" o:title="" recolortarget="black"/>
                          </v:shape>
                          <v:shape id="Picture 425" o:spid="_x0000_s1060" type="#_x0000_t75" style="position:absolute;left:40502;top:18789;width:2868;height:371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">
                            <v:imagedata r:id="rId18" o:title=""/>
                          </v:shape>
                        </v:group>
                        <v:shape id="TextBox 85" o:spid="_x0000_s1061" type="#_x0000_t202" style="position:absolute;left:40765;top:24076;width:5494;height:3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" filled="f" stroked="f">
                          <v:textbox style="mso-fit-shape-to-text:t">
                            <w:txbxContent>
                              <w:p w14:paraId="23369DE6" w14:textId="77777777" w:rsidR="0009049A" w:rsidRPr="005D3A7F" w:rsidRDefault="0009049A" w:rsidP="00D7734F">
                                <w:pP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</w:pPr>
                                <w:r w:rsidRPr="005D3A7F">
                                  <w:rPr>
                                    <w:rFonts w:ascii="Times New Roman" w:hAnsi="Times New Roman" w:cs="Times New Roman"/>
                                    <w:color w:val="000000" w:themeColor="text1"/>
                                    <w:kern w:val="24"/>
                                    <w:sz w:val="24"/>
                                    <w:szCs w:val="24"/>
                                  </w:rPr>
                                  <w:t>Wide</w:t>
                                </w:r>
                              </w:p>
                            </w:txbxContent>
                          </v:textbox>
                        </v:shape>
                      </v:group>
                      <v:group id="Group 427" o:spid="_x0000_s1062" style="position:absolute;left:39736;top:27360;width:8647;height:8692" coordorigin="39736,27360" coordsize="8647,869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">
                        <v:group id="Group 428" o:spid="_x0000_s1063" style="position:absolute;left:39736;top:27360;width:7784;height:8412" coordorigin="39736,27360" coordsize="7783,841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">
                          <v:shape id="Picture 429" o:spid="_x0000_s1064" type="#_x0000_t75" style="position:absolute;left:39736;top:27360;width:7784;height:84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">
                            <v:imagedata r:id="rId17" o:title="" recolortarget="black"/>
                          </v:shape>
                          <v:shape id="Picture 430" o:spid="_x0000_s1065" type="#_x0000_t75" style="position:absolute;left:40625;top:27959;width:2869;height:37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">
                            <v:imagedata r:id="rId18" o:title=""/>
                          </v:shape>
                        </v:group>
                        <v:shape id="TextBox 81" o:spid="_x0000_s1066" type="#_x0000_t202" style="position:absolute;left:40610;top:32229;width:7773;height:3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" filled="f" stroked="f">
                          <v:textbox style="mso-fit-shape-to-text:t">
                            <w:txbxContent>
                              <w:p w14:paraId="015454B4" w14:textId="77777777" w:rsidR="0009049A" w:rsidRPr="005222D5" w:rsidRDefault="0009049A" w:rsidP="00D7734F">
                                <w:pP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</w:pPr>
                                <w:r w:rsidRPr="005222D5">
                                  <w:rPr>
                                    <w:rFonts w:ascii="Times New Roman" w:hAnsi="Times New Roman" w:cs="Times New Roman"/>
                                    <w:color w:val="000000" w:themeColor="text1"/>
                                    <w:kern w:val="24"/>
                                    <w:sz w:val="24"/>
                                    <w:szCs w:val="24"/>
                                  </w:rPr>
                                  <w:t>Narrow</w:t>
                                </w:r>
                              </w:p>
                            </w:txbxContent>
                          </v:textbox>
                        </v:shape>
                      </v:group>
                      <v:group id="Group 432" o:spid="_x0000_s1067" style="position:absolute;left:51539;top:1800;width:11231;height:8863" coordorigin="51539,1800" coordsize="11231,886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">
                        <v:shape id="Picture 433" o:spid="_x0000_s1068" type="#_x0000_t75" style="position:absolute;left:51539;top:1800;width:7804;height:841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">
                          <v:imagedata r:id="rId16" o:title=""/>
                        </v:shape>
                        <v:shape id="TextBox 79" o:spid="_x0000_s1069" type="#_x0000_t202" style="position:absolute;left:52229;top:6840;width:10541;height:3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" filled="f" stroked="f">
                          <v:textbox style="mso-fit-shape-to-text:t">
                            <w:txbxContent>
                              <w:p w14:paraId="1B423032" w14:textId="77777777" w:rsidR="0009049A" w:rsidRPr="00D674C7" w:rsidRDefault="0009049A" w:rsidP="00D7734F">
                                <w:pP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</w:pPr>
                                <w:r w:rsidRPr="00D674C7">
                                  <w:rPr>
                                    <w:rFonts w:ascii="Times New Roman" w:hAnsi="Times New Roman" w:cs="Times New Roman"/>
                                    <w:color w:val="000000" w:themeColor="text1"/>
                                    <w:kern w:val="24"/>
                                    <w:sz w:val="24"/>
                                    <w:szCs w:val="24"/>
                                  </w:rPr>
                                  <w:t>Narrow</w:t>
                                </w:r>
                              </w:p>
                            </w:txbxContent>
                          </v:textbox>
                        </v:shape>
                      </v:group>
                      <v:group id="Group 435" o:spid="_x0000_s1070" style="position:absolute;left:51410;top:18883;width:8871;height:8962" coordorigin="51410,18883" coordsize="8870,896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">
                        <v:shape id="Picture 436" o:spid="_x0000_s1071" type="#_x0000_t75" style="position:absolute;left:51410;top:18883;width:7803;height:841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">
                          <v:imagedata r:id="rId16" o:title=""/>
                        </v:shape>
                        <v:shape id="TextBox 77" o:spid="_x0000_s1072" type="#_x0000_t202" style="position:absolute;left:52476;top:24022;width:7805;height:3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" filled="f" stroked="f">
                          <v:textbox style="mso-fit-shape-to-text:t">
                            <w:txbxContent>
                              <w:p w14:paraId="553FA77C" w14:textId="77777777" w:rsidR="0009049A" w:rsidRPr="005D3A7F" w:rsidRDefault="0009049A" w:rsidP="00D7734F">
                                <w:pP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</w:pPr>
                                <w:r w:rsidRPr="005D3A7F">
                                  <w:rPr>
                                    <w:rFonts w:ascii="Times New Roman" w:hAnsi="Times New Roman" w:cs="Times New Roman"/>
                                    <w:color w:val="000000" w:themeColor="text1"/>
                                    <w:kern w:val="24"/>
                                    <w:sz w:val="24"/>
                                    <w:szCs w:val="24"/>
                                  </w:rPr>
                                  <w:t>Narrow</w:t>
                                </w:r>
                              </w:p>
                            </w:txbxContent>
                          </v:textbox>
                        </v:shape>
                      </v:group>
                      <v:group id="Group 438" o:spid="_x0000_s1073" style="position:absolute;left:51425;top:27359;width:7803;height:8539" coordorigin="51425,27359" coordsize="7803,853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">
                        <v:shape id="Picture 439" o:spid="_x0000_s1074" type="#_x0000_t75" style="position:absolute;left:51425;top:27359;width:7803;height:841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">
                          <v:imagedata r:id="rId16" o:title=""/>
                        </v:shape>
                        <v:shape id="TextBox 75" o:spid="_x0000_s1075" type="#_x0000_t202" style="position:absolute;left:52476;top:32075;width:6490;height:3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" filled="f" stroked="f">
                          <v:textbox style="mso-fit-shape-to-text:t">
                            <w:txbxContent>
                              <w:p w14:paraId="060923AB" w14:textId="77777777" w:rsidR="0009049A" w:rsidRPr="005B4ED3" w:rsidRDefault="0009049A" w:rsidP="00D7734F">
                                <w:pP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</w:pPr>
                                <w:r w:rsidRPr="005B4ED3">
                                  <w:rPr>
                                    <w:rFonts w:ascii="Times New Roman" w:hAnsi="Times New Roman" w:cs="Times New Roman"/>
                                    <w:color w:val="000000" w:themeColor="text1"/>
                                    <w:kern w:val="24"/>
                                    <w:sz w:val="24"/>
                                    <w:szCs w:val="24"/>
                                  </w:rPr>
                                  <w:t xml:space="preserve">Wide </w:t>
                                </w:r>
                              </w:p>
                            </w:txbxContent>
                          </v:textbox>
                        </v:shape>
                      </v:group>
                      <v:group id="Group 441" o:spid="_x0000_s1076" style="position:absolute;left:28270;top:2068;width:9873;height:8568" coordorigin="28270,2068" coordsize="9872,856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">
                        <v:shape id="Picture 442" o:spid="_x0000_s1077" type="#_x0000_t75" style="position:absolute;left:28270;top:2068;width:7804;height:841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">
                          <v:imagedata r:id="rId16" o:title=""/>
                        </v:shape>
                        <v:shape id="TextBox 73" o:spid="_x0000_s1078" type="#_x0000_t202" style="position:absolute;left:29335;top:6813;width:8808;height:3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" filled="f" stroked="f">
                          <v:textbox style="mso-fit-shape-to-text:t">
                            <w:txbxContent>
                              <w:p w14:paraId="27AA0A39" w14:textId="77777777" w:rsidR="0009049A" w:rsidRPr="00C97D8C" w:rsidRDefault="0009049A" w:rsidP="00D7734F">
                                <w:pPr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</w:pPr>
                                <w:r w:rsidRPr="00C97D8C">
                                  <w:rPr>
                                    <w:rFonts w:ascii="Times New Roman" w:hAnsi="Times New Roman" w:cs="Times New Roman"/>
                                    <w:color w:val="000000" w:themeColor="text1"/>
                                    <w:kern w:val="24"/>
                                    <w:sz w:val="24"/>
                                    <w:szCs w:val="24"/>
                                  </w:rPr>
                                  <w:t xml:space="preserve">Wide </w:t>
                                </w:r>
                              </w:p>
                            </w:txbxContent>
                          </v:textbox>
                        </v:shape>
                      </v:group>
                      <v:shape id="TextBox 64" o:spid="_x0000_s1079" type="#_x0000_t202" style="position:absolute;left:36148;top:3053;width:2959;height:3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" filled="f" stroked="f">
                        <v:textbox style="mso-fit-shape-to-text:t">
                          <w:txbxContent>
                            <w:p w14:paraId="415701E7" w14:textId="77777777" w:rsidR="0009049A" w:rsidRPr="00AD40F0" w:rsidRDefault="0009049A" w:rsidP="00D7734F">
                              <w:pP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</w:pPr>
                              <w:r w:rsidRPr="00AD40F0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color w:val="000000" w:themeColor="text1"/>
                                  <w:kern w:val="24"/>
                                  <w:sz w:val="24"/>
                                  <w:szCs w:val="24"/>
                                </w:rPr>
                                <w:t>X</w:t>
                              </w:r>
                            </w:p>
                          </w:txbxContent>
                        </v:textbox>
                      </v:shape>
                      <v:shape id="TextBox 65" o:spid="_x0000_s1080" type="#_x0000_t202" style="position:absolute;left:36148;top:11213;width:2401;height:3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" filled="f" stroked="f">
                        <v:textbox style="mso-fit-shape-to-text:t">
                          <w:txbxContent>
                            <w:p w14:paraId="41F0C28D" w14:textId="77777777" w:rsidR="0009049A" w:rsidRPr="00AD40F0" w:rsidRDefault="0009049A" w:rsidP="00D7734F">
                              <w:pP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</w:pPr>
                              <w:r w:rsidRPr="00AD40F0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color w:val="000000" w:themeColor="text1"/>
                                  <w:kern w:val="24"/>
                                  <w:sz w:val="24"/>
                                  <w:szCs w:val="24"/>
                                </w:rPr>
                                <w:t>X</w:t>
                              </w:r>
                            </w:p>
                          </w:txbxContent>
                        </v:textbox>
                      </v:shape>
                      <v:shape id="TextBox 66" o:spid="_x0000_s1081" type="#_x0000_t202" style="position:absolute;left:36402;top:19268;width:2960;height:3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" filled="f" stroked="f">
                        <v:textbox style="mso-fit-shape-to-text:t">
                          <w:txbxContent>
                            <w:p w14:paraId="4C646793" w14:textId="77777777" w:rsidR="0009049A" w:rsidRPr="00AD40F0" w:rsidRDefault="0009049A" w:rsidP="00D7734F">
                              <w:pP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</w:pPr>
                              <w:r w:rsidRPr="00AD40F0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color w:val="000000" w:themeColor="text1"/>
                                  <w:kern w:val="24"/>
                                  <w:sz w:val="24"/>
                                  <w:szCs w:val="24"/>
                                </w:rPr>
                                <w:t>X</w:t>
                              </w:r>
                            </w:p>
                          </w:txbxContent>
                        </v:textbox>
                      </v:shape>
                      <v:shape id="TextBox 67" o:spid="_x0000_s1082" type="#_x0000_t202" style="position:absolute;left:36677;top:28594;width:2413;height:3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" filled="f" stroked="f">
                        <v:textbox style="mso-fit-shape-to-text:t">
                          <w:txbxContent>
                            <w:p w14:paraId="42E64FC3" w14:textId="77777777" w:rsidR="0009049A" w:rsidRPr="00AD40F0" w:rsidRDefault="0009049A" w:rsidP="00D7734F">
                              <w:pP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</w:pPr>
                              <w:r w:rsidRPr="00AD40F0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color w:val="000000" w:themeColor="text1"/>
                                  <w:kern w:val="24"/>
                                  <w:sz w:val="24"/>
                                  <w:szCs w:val="24"/>
                                </w:rPr>
                                <w:t>X</w:t>
                              </w:r>
                            </w:p>
                          </w:txbxContent>
                        </v:textbox>
                      </v:shape>
                      <v:shape id="TextBox 68" o:spid="_x0000_s1083" type="#_x0000_t202" style="position:absolute;left:47593;top:2965;width:2966;height:3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" filled="f" stroked="f">
                        <v:textbox style="mso-fit-shape-to-text:t">
                          <w:txbxContent>
                            <w:p w14:paraId="188ED21F" w14:textId="77777777" w:rsidR="0009049A" w:rsidRPr="00AD40F0" w:rsidRDefault="0009049A" w:rsidP="00D7734F">
                              <w:pP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</w:pPr>
                              <w:r w:rsidRPr="00AD40F0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color w:val="000000" w:themeColor="text1"/>
                                  <w:kern w:val="24"/>
                                  <w:sz w:val="24"/>
                                  <w:szCs w:val="24"/>
                                </w:rPr>
                                <w:t>X</w:t>
                              </w:r>
                            </w:p>
                          </w:txbxContent>
                        </v:textbox>
                      </v:shape>
                      <v:shape id="TextBox 69" o:spid="_x0000_s1084" type="#_x0000_t202" style="position:absolute;left:47900;top:11505;width:2959;height:3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" filled="f" stroked="f">
                        <v:textbox style="mso-fit-shape-to-text:t">
                          <w:txbxContent>
                            <w:p w14:paraId="3A1FA06A" w14:textId="77777777" w:rsidR="0009049A" w:rsidRPr="00AD40F0" w:rsidRDefault="0009049A" w:rsidP="00D7734F">
                              <w:pP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</w:pPr>
                              <w:r w:rsidRPr="00AD40F0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color w:val="000000" w:themeColor="text1"/>
                                  <w:kern w:val="24"/>
                                  <w:sz w:val="24"/>
                                  <w:szCs w:val="24"/>
                                </w:rPr>
                                <w:t>X</w:t>
                              </w:r>
                            </w:p>
                          </w:txbxContent>
                        </v:textbox>
                      </v:shape>
                      <v:shape id="TextBox 70" o:spid="_x0000_s1085" type="#_x0000_t202" style="position:absolute;left:47854;top:19636;width:2960;height:3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" filled="f" stroked="f">
                        <v:textbox style="mso-fit-shape-to-text:t">
                          <w:txbxContent>
                            <w:p w14:paraId="6A59E257" w14:textId="77777777" w:rsidR="0009049A" w:rsidRPr="00AD40F0" w:rsidRDefault="0009049A" w:rsidP="00D7734F">
                              <w:pP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</w:pPr>
                              <w:r w:rsidRPr="00AD40F0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color w:val="000000" w:themeColor="text1"/>
                                  <w:kern w:val="24"/>
                                  <w:sz w:val="24"/>
                                  <w:szCs w:val="24"/>
                                </w:rPr>
                                <w:t>X</w:t>
                              </w:r>
                            </w:p>
                          </w:txbxContent>
                        </v:textbox>
                      </v:shape>
                      <v:shape id="TextBox 71" o:spid="_x0000_s1086" type="#_x0000_t202" style="position:absolute;left:48104;top:28387;width:2959;height:3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" filled="f" stroked="f">
                        <v:textbox style="mso-fit-shape-to-text:t">
                          <w:txbxContent>
                            <w:p w14:paraId="154D09A9" w14:textId="77777777" w:rsidR="0009049A" w:rsidRPr="00AD40F0" w:rsidRDefault="0009049A" w:rsidP="00D7734F">
                              <w:pP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</w:pPr>
                              <w:r w:rsidRPr="00AD40F0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color w:val="000000" w:themeColor="text1"/>
                                  <w:kern w:val="24"/>
                                  <w:sz w:val="24"/>
                                  <w:szCs w:val="24"/>
                                </w:rPr>
                                <w:t>X</w:t>
                              </w:r>
                            </w:p>
                          </w:txbxContent>
                        </v:textbox>
                      </v:shape>
                    </v:group>
                    <v:shapetype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Straight Arrow Connector 452" o:spid="_x0000_s1087" type="#_x0000_t32" style="position:absolute;left:38054;top:32478;width:0;height:3989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" strokecolor="black [3213]" strokeweight="2.25pt">
                      <v:stroke dashstyle="dashDot" endarrow="block" joinstyle="miter"/>
                      <o:lock v:ext="edit" shapetype="f"/>
                    </v:shape>
                    <v:shape id="Straight Arrow Connector 453" o:spid="_x0000_s1088" type="#_x0000_t32" style="position:absolute;left:49587;top:32827;width:0;height:364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" strokecolor="black [3213]" strokeweight="2.25pt">
                      <v:stroke dashstyle="dashDot" endarrow="block" joinstyle="miter"/>
                      <o:lock v:ext="edit" shapetype="f"/>
                    </v:shape>
                    <v:shape id="TextBox 33" o:spid="_x0000_s1089" type="#_x0000_t202" style="position:absolute;left:34771;top:36081;width:13743;height:426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" filled="f" stroked="f">
                      <v:textbox style="mso-fit-shape-to-text:t">
                        <w:txbxContent>
                          <w:p w14:paraId="47785B01" w14:textId="77777777" w:rsidR="0009049A" w:rsidRPr="00AF556F" w:rsidRDefault="0009049A" w:rsidP="00D7734F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F556F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>1</w:t>
                            </w:r>
                            <w:proofErr w:type="spellStart"/>
                            <w:r w:rsidRPr="00AF556F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position w:val="7"/>
                                <w:sz w:val="24"/>
                                <w:szCs w:val="24"/>
                                <w:vertAlign w:val="superscript"/>
                              </w:rPr>
                              <w:t>st</w:t>
                            </w:r>
                            <w:proofErr w:type="spellEnd"/>
                            <w:r w:rsidRPr="00AF556F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 xml:space="preserve"> mating</w:t>
                            </w:r>
                          </w:p>
                        </w:txbxContent>
                      </v:textbox>
                    </v:shape>
                    <v:shape id="TextBox 34" o:spid="_x0000_s1090" type="#_x0000_t202" style="position:absolute;left:45941;top:36033;width:14129;height:426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" filled="f" stroked="f">
                      <v:textbox style="mso-fit-shape-to-text:t">
                        <w:txbxContent>
                          <w:p w14:paraId="6F48218F" w14:textId="77777777" w:rsidR="0009049A" w:rsidRPr="00AF556F" w:rsidRDefault="0009049A" w:rsidP="00D7734F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F556F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>2</w:t>
                            </w:r>
                            <w:proofErr w:type="spellStart"/>
                            <w:r w:rsidRPr="00AF556F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position w:val="7"/>
                                <w:sz w:val="24"/>
                                <w:szCs w:val="24"/>
                                <w:vertAlign w:val="superscript"/>
                              </w:rPr>
                              <w:t>nd</w:t>
                            </w:r>
                            <w:proofErr w:type="spellEnd"/>
                            <w:r w:rsidRPr="00AF556F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 xml:space="preserve"> mating</w:t>
                            </w:r>
                          </w:p>
                        </w:txbxContent>
                      </v:textbox>
                    </v:shape>
                  </v:group>
                </v:group>
                <v:shape id="TextBox 274" o:spid="_x0000_s1091" type="#_x0000_t202" style="position:absolute;left:26471;top:6;width:4705;height:3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" filled="f" stroked="f">
                  <v:textbox style="mso-fit-shape-to-text:t">
                    <w:txbxContent>
                      <w:p w14:paraId="3D3C4FE1" w14:textId="77777777" w:rsidR="0009049A" w:rsidRPr="00C97D8C" w:rsidRDefault="0009049A" w:rsidP="00D7734F">
                        <w:pPr>
                          <w:rPr>
                            <w:rFonts w:ascii="Times New Roman" w:hAnsi="Times New Roman" w:cs="Times New Roman"/>
                            <w:i/>
                            <w:iCs/>
                            <w:sz w:val="24"/>
                            <w:szCs w:val="24"/>
                          </w:rPr>
                        </w:pPr>
                        <w:r w:rsidRPr="00C97D8C">
                          <w:rPr>
                            <w:rFonts w:ascii="Times New Roman" w:hAnsi="Times New Roman" w:cs="Times New Roman"/>
                            <w:i/>
                            <w:iCs/>
                            <w:color w:val="000000" w:themeColor="text1"/>
                            <w:kern w:val="24"/>
                            <w:sz w:val="24"/>
                            <w:szCs w:val="24"/>
                          </w:rPr>
                          <w:t>b)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D7734F" w:rsidRPr="00D7734F">
        <w:rPr>
          <w:rFonts w:ascii="Times New Roman" w:hAnsi="Times New Roman" w:cs="Times New Roman"/>
          <w:b/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70528" behindDoc="0" locked="0" layoutInCell="1" allowOverlap="1" wp14:anchorId="6E5DC929" wp14:editId="7B64CEFD">
                <wp:simplePos x="0" y="0"/>
                <wp:positionH relativeFrom="column">
                  <wp:posOffset>3147</wp:posOffset>
                </wp:positionH>
                <wp:positionV relativeFrom="paragraph">
                  <wp:posOffset>15074</wp:posOffset>
                </wp:positionV>
                <wp:extent cx="2517289" cy="3646345"/>
                <wp:effectExtent l="19050" t="19050" r="16510" b="11430"/>
                <wp:wrapNone/>
                <wp:docPr id="354" name="Group 1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517289" cy="3646345"/>
                          <a:chOff x="0" y="0"/>
                          <a:chExt cx="2517289" cy="3646345"/>
                        </a:xfrm>
                      </wpg:grpSpPr>
                      <wpg:grpSp>
                        <wpg:cNvPr id="355" name="Group 355"/>
                        <wpg:cNvGrpSpPr/>
                        <wpg:grpSpPr>
                          <a:xfrm>
                            <a:off x="0" y="1980"/>
                            <a:ext cx="2517289" cy="3644365"/>
                            <a:chOff x="0" y="1980"/>
                            <a:chExt cx="2517289" cy="3644365"/>
                          </a:xfrm>
                        </wpg:grpSpPr>
                        <wpg:grpSp>
                          <wpg:cNvPr id="356" name="Group 356"/>
                          <wpg:cNvGrpSpPr/>
                          <wpg:grpSpPr>
                            <a:xfrm>
                              <a:off x="279017" y="149269"/>
                              <a:ext cx="2157507" cy="3406095"/>
                              <a:chOff x="279017" y="149269"/>
                              <a:chExt cx="2157507" cy="3406095"/>
                            </a:xfrm>
                          </wpg:grpSpPr>
                          <wpg:grpSp>
                            <wpg:cNvPr id="357" name="Group 357"/>
                            <wpg:cNvGrpSpPr/>
                            <wpg:grpSpPr>
                              <a:xfrm>
                                <a:off x="288494" y="988413"/>
                                <a:ext cx="921192" cy="882039"/>
                                <a:chOff x="288494" y="988413"/>
                                <a:chExt cx="921192" cy="882039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358" name="Picture 358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3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288494" y="988413"/>
                                  <a:ext cx="780356" cy="841321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359" name="TextBox 191"/>
                              <wps:cNvSpPr txBox="1"/>
                              <wps:spPr>
                                <a:xfrm>
                                  <a:off x="360691" y="1488182"/>
                                  <a:ext cx="848995" cy="382270"/>
                                </a:xfrm>
                                <a:prstGeom prst="rect">
                                  <a:avLst/>
                                </a:prstGeom>
                                <a:noFill/>
                              </wps:spPr>
                              <wps:txbx>
                                <w:txbxContent>
                                  <w:p w14:paraId="70BF1BA0" w14:textId="77777777" w:rsidR="0009049A" w:rsidRPr="006B5E23" w:rsidRDefault="0009049A" w:rsidP="00D7734F">
                                    <w:pPr>
                                      <w:rPr>
                                        <w:rFonts w:ascii="Times New Roman" w:hAnsi="Times New Roman" w:cs="Times New Roman"/>
                                        <w:sz w:val="24"/>
                                        <w:szCs w:val="24"/>
                                      </w:rPr>
                                    </w:pPr>
                                    <w:r w:rsidRPr="006B5E23">
                                      <w:rPr>
                                        <w:rFonts w:ascii="Times New Roman" w:hAnsi="Times New Roman" w:cs="Times New Roman"/>
                                        <w:color w:val="000000" w:themeColor="text1"/>
                                        <w:kern w:val="24"/>
                                        <w:sz w:val="24"/>
                                        <w:szCs w:val="24"/>
                                      </w:rPr>
                                      <w:t>Narrow</w:t>
                                    </w:r>
                                  </w:p>
                                </w:txbxContent>
                              </wps:txbx>
                              <wps:bodyPr wrap="square" rtlCol="0">
                                <a:spAutoFit/>
                              </wps:bodyPr>
                            </wps:wsp>
                          </wpg:grpSp>
                          <wpg:grpSp>
                            <wpg:cNvPr id="360" name="Group 360"/>
                            <wpg:cNvGrpSpPr/>
                            <wpg:grpSpPr>
                              <a:xfrm>
                                <a:off x="279017" y="1877125"/>
                                <a:ext cx="780356" cy="892808"/>
                                <a:chOff x="279017" y="1877125"/>
                                <a:chExt cx="780356" cy="892808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361" name="Picture 361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3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279017" y="1877125"/>
                                  <a:ext cx="780356" cy="841321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362" name="TextBox 189"/>
                              <wps:cNvSpPr txBox="1"/>
                              <wps:spPr>
                                <a:xfrm>
                                  <a:off x="393657" y="2387663"/>
                                  <a:ext cx="656590" cy="382270"/>
                                </a:xfrm>
                                <a:prstGeom prst="rect">
                                  <a:avLst/>
                                </a:prstGeom>
                                <a:noFill/>
                              </wps:spPr>
                              <wps:txbx>
                                <w:txbxContent>
                                  <w:p w14:paraId="6E93C8BA" w14:textId="77777777" w:rsidR="0009049A" w:rsidRPr="00FE0384" w:rsidRDefault="0009049A" w:rsidP="00D7734F">
                                    <w:pPr>
                                      <w:rPr>
                                        <w:rFonts w:ascii="Times New Roman" w:hAnsi="Times New Roman" w:cs="Times New Roman"/>
                                        <w:sz w:val="24"/>
                                        <w:szCs w:val="24"/>
                                      </w:rPr>
                                    </w:pPr>
                                    <w:r w:rsidRPr="00FE0384">
                                      <w:rPr>
                                        <w:rFonts w:ascii="Times New Roman" w:hAnsi="Times New Roman" w:cs="Times New Roman"/>
                                        <w:color w:val="000000" w:themeColor="text1"/>
                                        <w:kern w:val="24"/>
                                        <w:sz w:val="24"/>
                                        <w:szCs w:val="24"/>
                                      </w:rPr>
                                      <w:t xml:space="preserve">Wide </w:t>
                                    </w:r>
                                  </w:p>
                                </w:txbxContent>
                              </wps:txbx>
                              <wps:bodyPr wrap="square" rtlCol="0">
                                <a:spAutoFit/>
                              </wps:bodyPr>
                            </wps:wsp>
                          </wpg:grpSp>
                          <wpg:grpSp>
                            <wpg:cNvPr id="363" name="Group 363"/>
                            <wpg:cNvGrpSpPr/>
                            <wpg:grpSpPr>
                              <a:xfrm>
                                <a:off x="312241" y="2693996"/>
                                <a:ext cx="908332" cy="856836"/>
                                <a:chOff x="312241" y="2693996"/>
                                <a:chExt cx="908332" cy="856836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364" name="Picture 364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3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312241" y="2693996"/>
                                  <a:ext cx="780356" cy="841321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365" name="TextBox 187"/>
                              <wps:cNvSpPr txBox="1"/>
                              <wps:spPr>
                                <a:xfrm>
                                  <a:off x="380468" y="3168562"/>
                                  <a:ext cx="840105" cy="382270"/>
                                </a:xfrm>
                                <a:prstGeom prst="rect">
                                  <a:avLst/>
                                </a:prstGeom>
                                <a:noFill/>
                              </wps:spPr>
                              <wps:txbx>
                                <w:txbxContent>
                                  <w:p w14:paraId="36886E4C" w14:textId="77777777" w:rsidR="0009049A" w:rsidRPr="007217AD" w:rsidRDefault="0009049A" w:rsidP="00D7734F">
                                    <w:pPr>
                                      <w:rPr>
                                        <w:rFonts w:ascii="Times New Roman" w:hAnsi="Times New Roman" w:cs="Times New Roman"/>
                                        <w:sz w:val="24"/>
                                        <w:szCs w:val="24"/>
                                      </w:rPr>
                                    </w:pPr>
                                    <w:r w:rsidRPr="007217AD">
                                      <w:rPr>
                                        <w:rFonts w:ascii="Times New Roman" w:hAnsi="Times New Roman" w:cs="Times New Roman"/>
                                        <w:color w:val="000000" w:themeColor="text1"/>
                                        <w:kern w:val="24"/>
                                        <w:sz w:val="24"/>
                                        <w:szCs w:val="24"/>
                                      </w:rPr>
                                      <w:t>Narrow</w:t>
                                    </w:r>
                                  </w:p>
                                </w:txbxContent>
                              </wps:txbx>
                              <wps:bodyPr wrap="square" rtlCol="0">
                                <a:spAutoFit/>
                              </wps:bodyPr>
                            </wps:wsp>
                          </wpg:grpSp>
                          <wpg:grpSp>
                            <wpg:cNvPr id="366" name="Group 366"/>
                            <wpg:cNvGrpSpPr/>
                            <wpg:grpSpPr>
                              <a:xfrm>
                                <a:off x="1416432" y="163449"/>
                                <a:ext cx="968168" cy="860578"/>
                                <a:chOff x="1416432" y="163449"/>
                                <a:chExt cx="968168" cy="860578"/>
                              </a:xfrm>
                            </wpg:grpSpPr>
                            <wpg:grpSp>
                              <wpg:cNvPr id="367" name="Group 367"/>
                              <wpg:cNvGrpSpPr/>
                              <wpg:grpSpPr>
                                <a:xfrm>
                                  <a:off x="1416432" y="163449"/>
                                  <a:ext cx="778399" cy="841251"/>
                                  <a:chOff x="1416432" y="163449"/>
                                  <a:chExt cx="778399" cy="841251"/>
                                </a:xfrm>
                              </wpg:grpSpPr>
                              <pic:pic xmlns:pic="http://schemas.openxmlformats.org/drawingml/2006/picture">
                                <pic:nvPicPr>
                                  <pic:cNvPr id="368" name="Picture 368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14">
                                    <a:duotone>
                                      <a:prstClr val="black"/>
                                      <a:srgbClr val="3B260D">
                                        <a:tint val="45000"/>
                                        <a:satMod val="400000"/>
                                      </a:srgbClr>
                                    </a:duotone>
                                  </a:blip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1416432" y="163449"/>
                                    <a:ext cx="778399" cy="841251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  <pic:pic xmlns:pic="http://schemas.openxmlformats.org/drawingml/2006/picture">
                                <pic:nvPicPr>
                                  <pic:cNvPr id="369" name="Picture 369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15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1494708" y="212811"/>
                                    <a:ext cx="286885" cy="371263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wpg:grpSp>
                            <wps:wsp>
                              <wps:cNvPr id="370" name="TextBox 183"/>
                              <wps:cNvSpPr txBox="1"/>
                              <wps:spPr>
                                <a:xfrm>
                                  <a:off x="1487980" y="641757"/>
                                  <a:ext cx="896620" cy="382270"/>
                                </a:xfrm>
                                <a:prstGeom prst="rect">
                                  <a:avLst/>
                                </a:prstGeom>
                                <a:noFill/>
                              </wps:spPr>
                              <wps:txbx>
                                <w:txbxContent>
                                  <w:p w14:paraId="2AFC34A6" w14:textId="77777777" w:rsidR="0009049A" w:rsidRPr="006B5E23" w:rsidRDefault="0009049A" w:rsidP="00D7734F">
                                    <w:pPr>
                                      <w:rPr>
                                        <w:rFonts w:ascii="Times New Roman" w:hAnsi="Times New Roman" w:cs="Times New Roman"/>
                                        <w:sz w:val="24"/>
                                        <w:szCs w:val="24"/>
                                      </w:rPr>
                                    </w:pPr>
                                    <w:r w:rsidRPr="006B5E23">
                                      <w:rPr>
                                        <w:rFonts w:ascii="Times New Roman" w:hAnsi="Times New Roman" w:cs="Times New Roman"/>
                                        <w:color w:val="000000" w:themeColor="text1"/>
                                        <w:kern w:val="24"/>
                                        <w:sz w:val="24"/>
                                        <w:szCs w:val="24"/>
                                      </w:rPr>
                                      <w:t>Narrow</w:t>
                                    </w:r>
                                  </w:p>
                                </w:txbxContent>
                              </wps:txbx>
                              <wps:bodyPr wrap="square" rtlCol="0">
                                <a:spAutoFit/>
                              </wps:bodyPr>
                            </wps:wsp>
                          </wpg:grpSp>
                          <wpg:grpSp>
                            <wpg:cNvPr id="371" name="Group 371"/>
                            <wpg:cNvGrpSpPr/>
                            <wpg:grpSpPr>
                              <a:xfrm>
                                <a:off x="1461314" y="990590"/>
                                <a:ext cx="975210" cy="881049"/>
                                <a:chOff x="1461314" y="990590"/>
                                <a:chExt cx="975210" cy="881049"/>
                              </a:xfrm>
                            </wpg:grpSpPr>
                            <wpg:grpSp>
                              <wpg:cNvPr id="372" name="Group 372"/>
                              <wpg:cNvGrpSpPr/>
                              <wpg:grpSpPr>
                                <a:xfrm>
                                  <a:off x="1461314" y="990590"/>
                                  <a:ext cx="778399" cy="841251"/>
                                  <a:chOff x="1461314" y="990590"/>
                                  <a:chExt cx="778399" cy="841251"/>
                                </a:xfrm>
                              </wpg:grpSpPr>
                              <pic:pic xmlns:pic="http://schemas.openxmlformats.org/drawingml/2006/picture">
                                <pic:nvPicPr>
                                  <pic:cNvPr id="373" name="Picture 373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14">
                                    <a:duotone>
                                      <a:prstClr val="black"/>
                                      <a:srgbClr val="3B260D">
                                        <a:tint val="45000"/>
                                        <a:satMod val="400000"/>
                                      </a:srgbClr>
                                    </a:duotone>
                                  </a:blip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1461314" y="990590"/>
                                    <a:ext cx="778399" cy="841251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  <pic:pic xmlns:pic="http://schemas.openxmlformats.org/drawingml/2006/picture">
                                <pic:nvPicPr>
                                  <pic:cNvPr id="374" name="Picture 374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15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1539590" y="1039952"/>
                                    <a:ext cx="286885" cy="371263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wpg:grpSp>
                            <wps:wsp>
                              <wps:cNvPr id="375" name="TextBox 179"/>
                              <wps:cNvSpPr txBox="1"/>
                              <wps:spPr>
                                <a:xfrm>
                                  <a:off x="1539269" y="1477939"/>
                                  <a:ext cx="897255" cy="393700"/>
                                </a:xfrm>
                                <a:prstGeom prst="rect">
                                  <a:avLst/>
                                </a:prstGeom>
                                <a:noFill/>
                              </wps:spPr>
                              <wps:txbx>
                                <w:txbxContent>
                                  <w:p w14:paraId="287C9262" w14:textId="77777777" w:rsidR="0009049A" w:rsidRPr="006B5E23" w:rsidRDefault="0009049A" w:rsidP="00D7734F">
                                    <w:pPr>
                                      <w:rPr>
                                        <w:sz w:val="24"/>
                                        <w:szCs w:val="24"/>
                                      </w:rPr>
                                    </w:pPr>
                                    <w:r w:rsidRPr="006B5E23">
                                      <w:rPr>
                                        <w:color w:val="000000" w:themeColor="text1"/>
                                        <w:kern w:val="24"/>
                                        <w:sz w:val="24"/>
                                        <w:szCs w:val="24"/>
                                      </w:rPr>
                                      <w:t>Wide</w:t>
                                    </w:r>
                                  </w:p>
                                </w:txbxContent>
                              </wps:txbx>
                              <wps:bodyPr wrap="square" rtlCol="0">
                                <a:spAutoFit/>
                              </wps:bodyPr>
                            </wps:wsp>
                          </wpg:grpSp>
                          <wpg:grpSp>
                            <wpg:cNvPr id="376" name="Group 376"/>
                            <wpg:cNvGrpSpPr/>
                            <wpg:grpSpPr>
                              <a:xfrm>
                                <a:off x="1458589" y="1877195"/>
                                <a:ext cx="977844" cy="882404"/>
                                <a:chOff x="1458589" y="1877195"/>
                                <a:chExt cx="977844" cy="882404"/>
                              </a:xfrm>
                            </wpg:grpSpPr>
                            <wpg:grpSp>
                              <wpg:cNvPr id="377" name="Group 377"/>
                              <wpg:cNvGrpSpPr/>
                              <wpg:grpSpPr>
                                <a:xfrm>
                                  <a:off x="1458589" y="1877195"/>
                                  <a:ext cx="778399" cy="841251"/>
                                  <a:chOff x="1458589" y="1877195"/>
                                  <a:chExt cx="778399" cy="841251"/>
                                </a:xfrm>
                              </wpg:grpSpPr>
                              <pic:pic xmlns:pic="http://schemas.openxmlformats.org/drawingml/2006/picture">
                                <pic:nvPicPr>
                                  <pic:cNvPr id="378" name="Picture 378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14">
                                    <a:duotone>
                                      <a:prstClr val="black"/>
                                      <a:srgbClr val="3B260D">
                                        <a:tint val="45000"/>
                                        <a:satMod val="400000"/>
                                      </a:srgbClr>
                                    </a:duotone>
                                  </a:blip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1458589" y="1877195"/>
                                    <a:ext cx="778399" cy="841251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  <pic:pic xmlns:pic="http://schemas.openxmlformats.org/drawingml/2006/picture">
                                <pic:nvPicPr>
                                  <pic:cNvPr id="379" name="Picture 379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15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1536865" y="1926557"/>
                                    <a:ext cx="286885" cy="371263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wpg:grpSp>
                            <wps:wsp>
                              <wps:cNvPr id="380" name="TextBox 175"/>
                              <wps:cNvSpPr txBox="1"/>
                              <wps:spPr>
                                <a:xfrm>
                                  <a:off x="1539178" y="2377329"/>
                                  <a:ext cx="897255" cy="382270"/>
                                </a:xfrm>
                                <a:prstGeom prst="rect">
                                  <a:avLst/>
                                </a:prstGeom>
                                <a:noFill/>
                              </wps:spPr>
                              <wps:txbx>
                                <w:txbxContent>
                                  <w:p w14:paraId="4E08776B" w14:textId="77777777" w:rsidR="0009049A" w:rsidRPr="00AD4ED9" w:rsidRDefault="0009049A" w:rsidP="00D7734F">
                                    <w:pPr>
                                      <w:rPr>
                                        <w:rFonts w:ascii="Times New Roman" w:hAnsi="Times New Roman" w:cs="Times New Roman"/>
                                        <w:sz w:val="24"/>
                                        <w:szCs w:val="24"/>
                                      </w:rPr>
                                    </w:pPr>
                                    <w:r w:rsidRPr="00AD4ED9">
                                      <w:rPr>
                                        <w:rFonts w:ascii="Times New Roman" w:hAnsi="Times New Roman" w:cs="Times New Roman"/>
                                        <w:color w:val="000000" w:themeColor="text1"/>
                                        <w:kern w:val="24"/>
                                        <w:sz w:val="24"/>
                                        <w:szCs w:val="24"/>
                                      </w:rPr>
                                      <w:t>Wide</w:t>
                                    </w:r>
                                  </w:p>
                                </w:txbxContent>
                              </wps:txbx>
                              <wps:bodyPr wrap="square" rtlCol="0">
                                <a:spAutoFit/>
                              </wps:bodyPr>
                            </wps:wsp>
                          </wpg:grpSp>
                          <wpg:grpSp>
                            <wpg:cNvPr id="381" name="Group 381"/>
                            <wpg:cNvGrpSpPr/>
                            <wpg:grpSpPr>
                              <a:xfrm>
                                <a:off x="1421302" y="2703206"/>
                                <a:ext cx="986191" cy="852158"/>
                                <a:chOff x="1421302" y="2703206"/>
                                <a:chExt cx="986191" cy="852158"/>
                              </a:xfrm>
                            </wpg:grpSpPr>
                            <wpg:grpSp>
                              <wpg:cNvPr id="382" name="Group 382"/>
                              <wpg:cNvGrpSpPr/>
                              <wpg:grpSpPr>
                                <a:xfrm>
                                  <a:off x="1421302" y="2703206"/>
                                  <a:ext cx="778399" cy="841251"/>
                                  <a:chOff x="1421302" y="2703206"/>
                                  <a:chExt cx="778399" cy="841251"/>
                                </a:xfrm>
                              </wpg:grpSpPr>
                              <pic:pic xmlns:pic="http://schemas.openxmlformats.org/drawingml/2006/picture">
                                <pic:nvPicPr>
                                  <pic:cNvPr id="383" name="Picture 383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14">
                                    <a:duotone>
                                      <a:prstClr val="black"/>
                                      <a:srgbClr val="3B260D">
                                        <a:tint val="45000"/>
                                        <a:satMod val="400000"/>
                                      </a:srgbClr>
                                    </a:duotone>
                                  </a:blip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1421302" y="2703206"/>
                                    <a:ext cx="778399" cy="841251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  <pic:pic xmlns:pic="http://schemas.openxmlformats.org/drawingml/2006/picture">
                                <pic:nvPicPr>
                                  <pic:cNvPr id="384" name="Picture 384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15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1499578" y="2752568"/>
                                    <a:ext cx="286885" cy="371263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wpg:grpSp>
                            <wps:wsp>
                              <wps:cNvPr id="385" name="TextBox 171"/>
                              <wps:cNvSpPr txBox="1"/>
                              <wps:spPr>
                                <a:xfrm>
                                  <a:off x="1510873" y="3173094"/>
                                  <a:ext cx="896620" cy="382270"/>
                                </a:xfrm>
                                <a:prstGeom prst="rect">
                                  <a:avLst/>
                                </a:prstGeom>
                                <a:noFill/>
                              </wps:spPr>
                              <wps:txbx>
                                <w:txbxContent>
                                  <w:p w14:paraId="35DA1817" w14:textId="77777777" w:rsidR="0009049A" w:rsidRPr="007217AD" w:rsidRDefault="0009049A" w:rsidP="00D7734F">
                                    <w:pPr>
                                      <w:rPr>
                                        <w:rFonts w:ascii="Times New Roman" w:hAnsi="Times New Roman" w:cs="Times New Roman"/>
                                        <w:sz w:val="24"/>
                                        <w:szCs w:val="24"/>
                                      </w:rPr>
                                    </w:pPr>
                                    <w:r w:rsidRPr="007217AD">
                                      <w:rPr>
                                        <w:rFonts w:ascii="Times New Roman" w:hAnsi="Times New Roman" w:cs="Times New Roman"/>
                                        <w:color w:val="000000" w:themeColor="text1"/>
                                        <w:kern w:val="24"/>
                                        <w:sz w:val="24"/>
                                        <w:szCs w:val="24"/>
                                      </w:rPr>
                                      <w:t>Narrow</w:t>
                                    </w:r>
                                  </w:p>
                                </w:txbxContent>
                              </wps:txbx>
                              <wps:bodyPr wrap="square" rtlCol="0">
                                <a:spAutoFit/>
                              </wps:bodyPr>
                            </wps:wsp>
                          </wpg:grpSp>
                          <wpg:grpSp>
                            <wpg:cNvPr id="386" name="Group 386"/>
                            <wpg:cNvGrpSpPr/>
                            <wpg:grpSpPr>
                              <a:xfrm>
                                <a:off x="279140" y="149269"/>
                                <a:ext cx="780356" cy="869389"/>
                                <a:chOff x="279140" y="149269"/>
                                <a:chExt cx="780356" cy="869389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387" name="Picture 387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3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279140" y="149269"/>
                                  <a:ext cx="780356" cy="841321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  <wps:wsp>
                              <wps:cNvPr id="388" name="TextBox 169"/>
                              <wps:cNvSpPr txBox="1"/>
                              <wps:spPr>
                                <a:xfrm>
                                  <a:off x="342472" y="636388"/>
                                  <a:ext cx="657225" cy="382270"/>
                                </a:xfrm>
                                <a:prstGeom prst="rect">
                                  <a:avLst/>
                                </a:prstGeom>
                                <a:noFill/>
                              </wps:spPr>
                              <wps:txbx>
                                <w:txbxContent>
                                  <w:p w14:paraId="0ADB0A7E" w14:textId="77777777" w:rsidR="0009049A" w:rsidRPr="006B5E23" w:rsidRDefault="0009049A" w:rsidP="00D7734F">
                                    <w:pPr>
                                      <w:rPr>
                                        <w:rFonts w:ascii="Times New Roman" w:hAnsi="Times New Roman" w:cs="Times New Roman"/>
                                        <w:sz w:val="24"/>
                                        <w:szCs w:val="24"/>
                                      </w:rPr>
                                    </w:pPr>
                                    <w:r w:rsidRPr="006B5E23">
                                      <w:rPr>
                                        <w:rFonts w:ascii="Times New Roman" w:hAnsi="Times New Roman" w:cs="Times New Roman"/>
                                        <w:color w:val="000000" w:themeColor="text1"/>
                                        <w:kern w:val="24"/>
                                        <w:sz w:val="24"/>
                                        <w:szCs w:val="24"/>
                                      </w:rPr>
                                      <w:t xml:space="preserve">Wide </w:t>
                                    </w:r>
                                  </w:p>
                                </w:txbxContent>
                              </wps:txbx>
                              <wps:bodyPr wrap="square" rtlCol="0">
                                <a:spAutoFit/>
                              </wps:bodyPr>
                            </wps:wsp>
                          </wpg:grpSp>
                          <wps:wsp>
                            <wps:cNvPr id="389" name="TextBox 164"/>
                            <wps:cNvSpPr txBox="1"/>
                            <wps:spPr>
                              <a:xfrm>
                                <a:off x="1093249" y="291743"/>
                                <a:ext cx="295910" cy="366395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102E38FA" w14:textId="77777777" w:rsidR="0009049A" w:rsidRPr="00BD22C4" w:rsidRDefault="0009049A" w:rsidP="00D7734F">
                                  <w:pPr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4"/>
                                      <w:szCs w:val="24"/>
                                    </w:rPr>
                                  </w:pPr>
                                  <w:r w:rsidRPr="00BD22C4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color w:val="000000" w:themeColor="text1"/>
                                      <w:kern w:val="24"/>
                                    </w:rPr>
                                    <w:t>X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  <wps:wsp>
                            <wps:cNvPr id="390" name="TextBox 165"/>
                            <wps:cNvSpPr txBox="1"/>
                            <wps:spPr>
                              <a:xfrm>
                                <a:off x="1101795" y="1096656"/>
                                <a:ext cx="296545" cy="382270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584C80F2" w14:textId="77777777" w:rsidR="0009049A" w:rsidRPr="00AD40F0" w:rsidRDefault="0009049A" w:rsidP="00D7734F">
                                  <w:pPr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4"/>
                                      <w:szCs w:val="24"/>
                                    </w:rPr>
                                  </w:pPr>
                                  <w:r w:rsidRPr="00AD40F0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color w:val="000000" w:themeColor="text1"/>
                                      <w:kern w:val="24"/>
                                      <w:sz w:val="24"/>
                                      <w:szCs w:val="24"/>
                                    </w:rPr>
                                    <w:t>X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  <wps:wsp>
                            <wps:cNvPr id="391" name="TextBox 166"/>
                            <wps:cNvSpPr txBox="1"/>
                            <wps:spPr>
                              <a:xfrm>
                                <a:off x="1110338" y="1991176"/>
                                <a:ext cx="295910" cy="382270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09FBB19D" w14:textId="77777777" w:rsidR="0009049A" w:rsidRPr="00AD40F0" w:rsidRDefault="0009049A" w:rsidP="00D7734F">
                                  <w:pPr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4"/>
                                      <w:szCs w:val="24"/>
                                    </w:rPr>
                                  </w:pPr>
                                  <w:r w:rsidRPr="00AD40F0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color w:val="000000" w:themeColor="text1"/>
                                      <w:kern w:val="24"/>
                                      <w:sz w:val="24"/>
                                      <w:szCs w:val="24"/>
                                    </w:rPr>
                                    <w:t>X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  <wps:wsp>
                            <wps:cNvPr id="392" name="TextBox 167"/>
                            <wps:cNvSpPr txBox="1"/>
                            <wps:spPr>
                              <a:xfrm>
                                <a:off x="1124936" y="2818745"/>
                                <a:ext cx="295910" cy="382270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17D98484" w14:textId="77777777" w:rsidR="0009049A" w:rsidRPr="00AD40F0" w:rsidRDefault="0009049A" w:rsidP="00D7734F">
                                  <w:pPr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4"/>
                                      <w:szCs w:val="24"/>
                                    </w:rPr>
                                  </w:pPr>
                                  <w:r w:rsidRPr="00AD40F0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color w:val="000000" w:themeColor="text1"/>
                                      <w:kern w:val="24"/>
                                      <w:sz w:val="24"/>
                                      <w:szCs w:val="24"/>
                                    </w:rPr>
                                    <w:t>X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wpg:grpSp>
                        <wps:wsp>
                          <wps:cNvPr id="393" name="Rectangle 393"/>
                          <wps:cNvSpPr/>
                          <wps:spPr>
                            <a:xfrm>
                              <a:off x="0" y="1980"/>
                              <a:ext cx="2517289" cy="3644365"/>
                            </a:xfrm>
                            <a:prstGeom prst="rect">
                              <a:avLst/>
                            </a:prstGeom>
                            <a:noFill/>
                            <a:ln w="38100">
                              <a:solidFill>
                                <a:schemeClr val="tx1">
                                  <a:lumMod val="95000"/>
                                  <a:lumOff val="5000"/>
                                </a:schemeClr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grpSp>
                      <wps:wsp>
                        <wps:cNvPr id="394" name="TextBox 9"/>
                        <wps:cNvSpPr txBox="1"/>
                        <wps:spPr>
                          <a:xfrm>
                            <a:off x="8640" y="0"/>
                            <a:ext cx="384810" cy="38227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EBD8370" w14:textId="77777777" w:rsidR="0009049A" w:rsidRPr="006B5E23" w:rsidRDefault="0009049A" w:rsidP="00D7734F">
                              <w:pPr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4"/>
                                  <w:szCs w:val="24"/>
                                </w:rPr>
                              </w:pPr>
                              <w:r w:rsidRPr="006B5E23"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color w:val="000000" w:themeColor="text1"/>
                                  <w:kern w:val="24"/>
                                  <w:sz w:val="24"/>
                                  <w:szCs w:val="24"/>
                                </w:rPr>
                                <w:t>a)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E5DC929" id="Group 13" o:spid="_x0000_s1092" style="position:absolute;margin-left:.25pt;margin-top:1.2pt;width:198.2pt;height:287.1pt;z-index:251670528;mso-height-relative:margin" coordsize="25172,3646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">
                <v:group id="Group 355" o:spid="_x0000_s1093" style="position:absolute;top:19;width:25172;height:36444" coordorigin=",19" coordsize="25172,3644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">
                  <v:group id="Group 356" o:spid="_x0000_s1094" style="position:absolute;left:2790;top:1492;width:21575;height:34061" coordorigin="2790,1492" coordsize="21575,340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">
                    <v:group id="Group 357" o:spid="_x0000_s1095" style="position:absolute;left:2884;top:9884;width:9212;height:8820" coordorigin="2884,9884" coordsize="9211,882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">
                      <v:shape id="Picture 358" o:spid="_x0000_s1096" type="#_x0000_t75" style="position:absolute;left:2884;top:9884;width:7804;height:841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">
                        <v:imagedata r:id="rId16" o:title=""/>
                      </v:shape>
                      <v:shape id="TextBox 191" o:spid="_x0000_s1097" type="#_x0000_t202" style="position:absolute;left:3606;top:14881;width:8490;height:3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" filled="f" stroked="f">
                        <v:textbox style="mso-fit-shape-to-text:t">
                          <w:txbxContent>
                            <w:p w14:paraId="70BF1BA0" w14:textId="77777777" w:rsidR="0009049A" w:rsidRPr="006B5E23" w:rsidRDefault="0009049A" w:rsidP="00D7734F">
                              <w:pP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</w:pPr>
                              <w:r w:rsidRPr="006B5E23"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kern w:val="24"/>
                                  <w:sz w:val="24"/>
                                  <w:szCs w:val="24"/>
                                </w:rPr>
                                <w:t>Narrow</w:t>
                              </w:r>
                            </w:p>
                          </w:txbxContent>
                        </v:textbox>
                      </v:shape>
                    </v:group>
                    <v:group id="Group 360" o:spid="_x0000_s1098" style="position:absolute;left:2790;top:18771;width:7803;height:8928" coordorigin="2790,18771" coordsize="7803,892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">
                      <v:shape id="Picture 361" o:spid="_x0000_s1099" type="#_x0000_t75" style="position:absolute;left:2790;top:18771;width:7803;height:841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">
                        <v:imagedata r:id="rId16" o:title=""/>
                      </v:shape>
                      <v:shape id="TextBox 189" o:spid="_x0000_s1100" type="#_x0000_t202" style="position:absolute;left:3936;top:23876;width:6566;height:3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" filled="f" stroked="f">
                        <v:textbox style="mso-fit-shape-to-text:t">
                          <w:txbxContent>
                            <w:p w14:paraId="6E93C8BA" w14:textId="77777777" w:rsidR="0009049A" w:rsidRPr="00FE0384" w:rsidRDefault="0009049A" w:rsidP="00D7734F">
                              <w:pP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</w:pPr>
                              <w:r w:rsidRPr="00FE0384"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kern w:val="24"/>
                                  <w:sz w:val="24"/>
                                  <w:szCs w:val="24"/>
                                </w:rPr>
                                <w:t xml:space="preserve">Wide </w:t>
                              </w:r>
                            </w:p>
                          </w:txbxContent>
                        </v:textbox>
                      </v:shape>
                    </v:group>
                    <v:group id="Group 363" o:spid="_x0000_s1101" style="position:absolute;left:3122;top:26939;width:9083;height:8569" coordorigin="3122,26939" coordsize="9083,85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">
                      <v:shape id="Picture 364" o:spid="_x0000_s1102" type="#_x0000_t75" style="position:absolute;left:3122;top:26939;width:7803;height:84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">
                        <v:imagedata r:id="rId16" o:title=""/>
                      </v:shape>
                      <v:shape id="TextBox 187" o:spid="_x0000_s1103" type="#_x0000_t202" style="position:absolute;left:3804;top:31685;width:8401;height:3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" filled="f" stroked="f">
                        <v:textbox style="mso-fit-shape-to-text:t">
                          <w:txbxContent>
                            <w:p w14:paraId="36886E4C" w14:textId="77777777" w:rsidR="0009049A" w:rsidRPr="007217AD" w:rsidRDefault="0009049A" w:rsidP="00D7734F">
                              <w:pP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</w:pPr>
                              <w:r w:rsidRPr="007217AD"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kern w:val="24"/>
                                  <w:sz w:val="24"/>
                                  <w:szCs w:val="24"/>
                                </w:rPr>
                                <w:t>Narrow</w:t>
                              </w:r>
                            </w:p>
                          </w:txbxContent>
                        </v:textbox>
                      </v:shape>
                    </v:group>
                    <v:group id="Group 366" o:spid="_x0000_s1104" style="position:absolute;left:14164;top:1634;width:9682;height:8606" coordorigin="14164,1634" coordsize="9681,860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">
                      <v:group id="Group 367" o:spid="_x0000_s1105" style="position:absolute;left:14164;top:1634;width:7784;height:8413" coordorigin="14164,1634" coordsize="7783,841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">
                        <v:shape id="Picture 368" o:spid="_x0000_s1106" type="#_x0000_t75" style="position:absolute;left:14164;top:1634;width:7784;height:841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">
                          <v:imagedata r:id="rId17" o:title="" recolortarget="black"/>
                        </v:shape>
                        <v:shape id="Picture 369" o:spid="_x0000_s1107" type="#_x0000_t75" style="position:absolute;left:14947;top:2128;width:2868;height:37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">
                          <v:imagedata r:id="rId18" o:title=""/>
                        </v:shape>
                      </v:group>
                      <v:shape id="TextBox 183" o:spid="_x0000_s1108" type="#_x0000_t202" style="position:absolute;left:14879;top:6417;width:8967;height:3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" filled="f" stroked="f">
                        <v:textbox style="mso-fit-shape-to-text:t">
                          <w:txbxContent>
                            <w:p w14:paraId="2AFC34A6" w14:textId="77777777" w:rsidR="0009049A" w:rsidRPr="006B5E23" w:rsidRDefault="0009049A" w:rsidP="00D7734F">
                              <w:pP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</w:pPr>
                              <w:r w:rsidRPr="006B5E23"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kern w:val="24"/>
                                  <w:sz w:val="24"/>
                                  <w:szCs w:val="24"/>
                                </w:rPr>
                                <w:t>Narrow</w:t>
                              </w:r>
                            </w:p>
                          </w:txbxContent>
                        </v:textbox>
                      </v:shape>
                    </v:group>
                    <v:group id="Group 371" o:spid="_x0000_s1109" style="position:absolute;left:14613;top:9905;width:9752;height:8811" coordorigin="14613,9905" coordsize="9752,881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">
                      <v:group id="Group 372" o:spid="_x0000_s1110" style="position:absolute;left:14613;top:9905;width:7784;height:8413" coordorigin="14613,9905" coordsize="7783,841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">
                        <v:shape id="Picture 373" o:spid="_x0000_s1111" type="#_x0000_t75" style="position:absolute;left:14613;top:9905;width:7784;height:841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">
                          <v:imagedata r:id="rId17" o:title="" recolortarget="black"/>
                        </v:shape>
                        <v:shape id="Picture 374" o:spid="_x0000_s1112" type="#_x0000_t75" style="position:absolute;left:15395;top:10399;width:2869;height:371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">
                          <v:imagedata r:id="rId18" o:title=""/>
                        </v:shape>
                      </v:group>
                      <v:shape id="TextBox 179" o:spid="_x0000_s1113" type="#_x0000_t202" style="position:absolute;left:15392;top:14779;width:8973;height:393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" filled="f" stroked="f">
                        <v:textbox style="mso-fit-shape-to-text:t">
                          <w:txbxContent>
                            <w:p w14:paraId="287C9262" w14:textId="77777777" w:rsidR="0009049A" w:rsidRPr="006B5E23" w:rsidRDefault="0009049A" w:rsidP="00D7734F">
                              <w:pPr>
                                <w:rPr>
                                  <w:sz w:val="24"/>
                                  <w:szCs w:val="24"/>
                                </w:rPr>
                              </w:pPr>
                              <w:r w:rsidRPr="006B5E23">
                                <w:rPr>
                                  <w:color w:val="000000" w:themeColor="text1"/>
                                  <w:kern w:val="24"/>
                                  <w:sz w:val="24"/>
                                  <w:szCs w:val="24"/>
                                </w:rPr>
                                <w:t>Wide</w:t>
                              </w:r>
                            </w:p>
                          </w:txbxContent>
                        </v:textbox>
                      </v:shape>
                    </v:group>
                    <v:group id="Group 376" o:spid="_x0000_s1114" style="position:absolute;left:14585;top:18771;width:9779;height:8824" coordorigin="14585,18771" coordsize="9778,882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">
                      <v:group id="Group 377" o:spid="_x0000_s1115" style="position:absolute;left:14585;top:18771;width:7784;height:8413" coordorigin="14585,18771" coordsize="7783,841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">
                        <v:shape id="Picture 378" o:spid="_x0000_s1116" type="#_x0000_t75" style="position:absolute;left:14585;top:18771;width:7784;height:841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">
                          <v:imagedata r:id="rId17" o:title="" recolortarget="black"/>
                        </v:shape>
                        <v:shape id="Picture 379" o:spid="_x0000_s1117" type="#_x0000_t75" style="position:absolute;left:15368;top:19265;width:2869;height:371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">
                          <v:imagedata r:id="rId18" o:title=""/>
                        </v:shape>
                      </v:group>
                      <v:shape id="TextBox 175" o:spid="_x0000_s1118" type="#_x0000_t202" style="position:absolute;left:15391;top:23773;width:8973;height:382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" filled="f" stroked="f">
                        <v:textbox style="mso-fit-shape-to-text:t">
                          <w:txbxContent>
                            <w:p w14:paraId="4E08776B" w14:textId="77777777" w:rsidR="0009049A" w:rsidRPr="00AD4ED9" w:rsidRDefault="0009049A" w:rsidP="00D7734F">
                              <w:pP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</w:pPr>
                              <w:r w:rsidRPr="00AD4ED9"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kern w:val="24"/>
                                  <w:sz w:val="24"/>
                                  <w:szCs w:val="24"/>
                                </w:rPr>
                                <w:t>Wide</w:t>
                              </w:r>
                            </w:p>
                          </w:txbxContent>
                        </v:textbox>
                      </v:shape>
                    </v:group>
                    <v:group id="Group 381" o:spid="_x0000_s1119" style="position:absolute;left:14213;top:27032;width:9861;height:8521" coordorigin="14213,27032" coordsize="9861,852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">
                      <v:group id="Group 382" o:spid="_x0000_s1120" style="position:absolute;left:14213;top:27032;width:7784;height:8412" coordorigin="14213,27032" coordsize="7783,841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">
                        <v:shape id="Picture 383" o:spid="_x0000_s1121" type="#_x0000_t75" style="position:absolute;left:14213;top:27032;width:7784;height:84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">
                          <v:imagedata r:id="rId17" o:title="" recolortarget="black"/>
                        </v:shape>
                        <v:shape id="Picture 384" o:spid="_x0000_s1122" type="#_x0000_t75" style="position:absolute;left:14995;top:27525;width:2869;height:371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">
                          <v:imagedata r:id="rId18" o:title=""/>
                        </v:shape>
                      </v:group>
                      <v:shape id="TextBox 171" o:spid="_x0000_s1123" type="#_x0000_t202" style="position:absolute;left:15108;top:31730;width:8966;height:3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" filled="f" stroked="f">
                        <v:textbox style="mso-fit-shape-to-text:t">
                          <w:txbxContent>
                            <w:p w14:paraId="35DA1817" w14:textId="77777777" w:rsidR="0009049A" w:rsidRPr="007217AD" w:rsidRDefault="0009049A" w:rsidP="00D7734F">
                              <w:pP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</w:pPr>
                              <w:r w:rsidRPr="007217AD"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kern w:val="24"/>
                                  <w:sz w:val="24"/>
                                  <w:szCs w:val="24"/>
                                </w:rPr>
                                <w:t>Narrow</w:t>
                              </w:r>
                            </w:p>
                          </w:txbxContent>
                        </v:textbox>
                      </v:shape>
                    </v:group>
                    <v:group id="Group 386" o:spid="_x0000_s1124" style="position:absolute;left:2791;top:1492;width:7803;height:8694" coordorigin="2791,1492" coordsize="7803,869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">
                      <v:shape id="Picture 387" o:spid="_x0000_s1125" type="#_x0000_t75" style="position:absolute;left:2791;top:1492;width:7803;height:841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">
                        <v:imagedata r:id="rId16" o:title=""/>
                      </v:shape>
                      <v:shape id="TextBox 169" o:spid="_x0000_s1126" type="#_x0000_t202" style="position:absolute;left:3424;top:6363;width:6572;height:3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" filled="f" stroked="f">
                        <v:textbox style="mso-fit-shape-to-text:t">
                          <w:txbxContent>
                            <w:p w14:paraId="0ADB0A7E" w14:textId="77777777" w:rsidR="0009049A" w:rsidRPr="006B5E23" w:rsidRDefault="0009049A" w:rsidP="00D7734F">
                              <w:pPr>
                                <w:rPr>
                                  <w:rFonts w:ascii="Times New Roman" w:hAnsi="Times New Roman" w:cs="Times New Roman"/>
                                  <w:sz w:val="24"/>
                                  <w:szCs w:val="24"/>
                                </w:rPr>
                              </w:pPr>
                              <w:r w:rsidRPr="006B5E23">
                                <w:rPr>
                                  <w:rFonts w:ascii="Times New Roman" w:hAnsi="Times New Roman" w:cs="Times New Roman"/>
                                  <w:color w:val="000000" w:themeColor="text1"/>
                                  <w:kern w:val="24"/>
                                  <w:sz w:val="24"/>
                                  <w:szCs w:val="24"/>
                                </w:rPr>
                                <w:t xml:space="preserve">Wide </w:t>
                              </w:r>
                            </w:p>
                          </w:txbxContent>
                        </v:textbox>
                      </v:shape>
                    </v:group>
                    <v:shape id="TextBox 164" o:spid="_x0000_s1127" type="#_x0000_t202" style="position:absolute;left:10932;top:2917;width:2959;height:366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" filled="f" stroked="f">
                      <v:textbox style="mso-fit-shape-to-text:t">
                        <w:txbxContent>
                          <w:p w14:paraId="102E38FA" w14:textId="77777777" w:rsidR="0009049A" w:rsidRPr="00BD22C4" w:rsidRDefault="0009049A" w:rsidP="00D7734F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 w:rsidRPr="00BD22C4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  <w:kern w:val="24"/>
                              </w:rPr>
                              <w:t>X</w:t>
                            </w:r>
                          </w:p>
                        </w:txbxContent>
                      </v:textbox>
                    </v:shape>
                    <v:shape id="TextBox 165" o:spid="_x0000_s1128" type="#_x0000_t202" style="position:absolute;left:11017;top:10966;width:2966;height:3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" filled="f" stroked="f">
                      <v:textbox style="mso-fit-shape-to-text:t">
                        <w:txbxContent>
                          <w:p w14:paraId="584C80F2" w14:textId="77777777" w:rsidR="0009049A" w:rsidRPr="00AD40F0" w:rsidRDefault="0009049A" w:rsidP="00D7734F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 w:rsidRPr="00AD40F0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>X</w:t>
                            </w:r>
                          </w:p>
                        </w:txbxContent>
                      </v:textbox>
                    </v:shape>
                    <v:shape id="TextBox 166" o:spid="_x0000_s1129" type="#_x0000_t202" style="position:absolute;left:11103;top:19911;width:2959;height:3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" filled="f" stroked="f">
                      <v:textbox style="mso-fit-shape-to-text:t">
                        <w:txbxContent>
                          <w:p w14:paraId="09FBB19D" w14:textId="77777777" w:rsidR="0009049A" w:rsidRPr="00AD40F0" w:rsidRDefault="0009049A" w:rsidP="00D7734F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 w:rsidRPr="00AD40F0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>X</w:t>
                            </w:r>
                          </w:p>
                        </w:txbxContent>
                      </v:textbox>
                    </v:shape>
                    <v:shape id="TextBox 167" o:spid="_x0000_s1130" type="#_x0000_t202" style="position:absolute;left:11249;top:28187;width:2959;height:3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" filled="f" stroked="f">
                      <v:textbox style="mso-fit-shape-to-text:t">
                        <w:txbxContent>
                          <w:p w14:paraId="17D98484" w14:textId="77777777" w:rsidR="0009049A" w:rsidRPr="00AD40F0" w:rsidRDefault="0009049A" w:rsidP="00D7734F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 w:rsidRPr="00AD40F0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>X</w:t>
                            </w:r>
                          </w:p>
                        </w:txbxContent>
                      </v:textbox>
                    </v:shape>
                  </v:group>
                  <v:rect id="Rectangle 393" o:spid="_x0000_s1131" style="position:absolute;top:19;width:25172;height:3644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" filled="f" strokecolor="#0d0d0d [3069]" strokeweight="3pt"/>
                </v:group>
                <v:shape id="TextBox 9" o:spid="_x0000_s1132" type="#_x0000_t202" style="position:absolute;left:86;width:3848;height:382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" filled="f" stroked="f">
                  <v:textbox style="mso-fit-shape-to-text:t">
                    <w:txbxContent>
                      <w:p w14:paraId="0EBD8370" w14:textId="77777777" w:rsidR="0009049A" w:rsidRPr="006B5E23" w:rsidRDefault="0009049A" w:rsidP="00D7734F">
                        <w:pPr>
                          <w:rPr>
                            <w:rFonts w:ascii="Times New Roman" w:hAnsi="Times New Roman" w:cs="Times New Roman"/>
                            <w:i/>
                            <w:iCs/>
                            <w:sz w:val="24"/>
                            <w:szCs w:val="24"/>
                          </w:rPr>
                        </w:pPr>
                        <w:r w:rsidRPr="006B5E23">
                          <w:rPr>
                            <w:rFonts w:ascii="Times New Roman" w:hAnsi="Times New Roman" w:cs="Times New Roman"/>
                            <w:i/>
                            <w:iCs/>
                            <w:color w:val="000000" w:themeColor="text1"/>
                            <w:kern w:val="24"/>
                            <w:sz w:val="24"/>
                            <w:szCs w:val="24"/>
                          </w:rPr>
                          <w:t>a)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14:paraId="15342646" w14:textId="77FDD528" w:rsidR="000D6577" w:rsidRDefault="000D6577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674DF2D3" w14:textId="1FECA6CB" w:rsidR="000D6577" w:rsidRDefault="000D6577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EB7169C" w14:textId="123DE4C6" w:rsidR="000D6577" w:rsidRDefault="000D6577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3D6D6E09" w14:textId="77777777" w:rsidR="000D6577" w:rsidRDefault="000D6577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20437BFC" w14:textId="77777777" w:rsidR="000D6577" w:rsidRDefault="000D6577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6AF08B23" w14:textId="77777777" w:rsidR="000D6577" w:rsidRDefault="000D6577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6402E5D9" w14:textId="77777777" w:rsidR="000D6577" w:rsidRDefault="000D6577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3BB8A1FA" w14:textId="77777777" w:rsidR="000D6577" w:rsidRDefault="000D6577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274A85B" w14:textId="77777777" w:rsidR="000D6577" w:rsidRDefault="000D6577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087FD59A" w14:textId="77777777" w:rsidR="000D6577" w:rsidRDefault="000D6577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3C43000E" w14:textId="77777777" w:rsidR="000D6577" w:rsidRDefault="000D6577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70645169" w14:textId="77777777" w:rsidR="000D6577" w:rsidRDefault="000D6577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7664C8AE" w14:textId="77777777" w:rsidR="000D6577" w:rsidRDefault="000D6577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5723A31F" w14:textId="77777777" w:rsidR="000D6577" w:rsidRDefault="000D6577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63975296" w14:textId="77777777" w:rsidR="000D6577" w:rsidRDefault="000D6577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E83C03F" w14:textId="77777777" w:rsidR="000D6577" w:rsidRDefault="000D6577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6C246B18" w14:textId="77777777" w:rsidR="000D6577" w:rsidRDefault="000D6577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72B88D7F" w14:textId="77777777" w:rsidR="000D6577" w:rsidRDefault="000D6577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2EC3EA18" w14:textId="72F66CCB" w:rsidR="000D1AF6" w:rsidRPr="000D1AF6" w:rsidRDefault="000D1AF6" w:rsidP="00F455F9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S2. </w:t>
      </w:r>
      <w:r>
        <w:rPr>
          <w:rFonts w:ascii="Times New Roman" w:hAnsi="Times New Roman" w:cs="Times New Roman"/>
          <w:bCs/>
          <w:sz w:val="24"/>
          <w:szCs w:val="24"/>
        </w:rPr>
        <w:t>Micros</w:t>
      </w:r>
      <w:r w:rsidR="00CE6A34">
        <w:rPr>
          <w:rFonts w:ascii="Times New Roman" w:hAnsi="Times New Roman" w:cs="Times New Roman"/>
          <w:bCs/>
          <w:sz w:val="24"/>
          <w:szCs w:val="24"/>
        </w:rPr>
        <w:t>atellite loci used to assign embryo parentage. Microsatellite loci were divided into two multiplexes (a &amp; b).</w:t>
      </w:r>
    </w:p>
    <w:tbl>
      <w:tblPr>
        <w:tblW w:w="9360" w:type="dxa"/>
        <w:tblLook w:val="04A0" w:firstRow="1" w:lastRow="0" w:firstColumn="1" w:lastColumn="0" w:noHBand="0" w:noVBand="1"/>
      </w:tblPr>
      <w:tblGrid>
        <w:gridCol w:w="1720"/>
        <w:gridCol w:w="3896"/>
        <w:gridCol w:w="4003"/>
      </w:tblGrid>
      <w:tr w:rsidR="00CE6A34" w:rsidRPr="00CE6A34" w14:paraId="73A71EF7" w14:textId="77777777" w:rsidTr="00CE6A34">
        <w:trPr>
          <w:trHeight w:val="315"/>
        </w:trPr>
        <w:tc>
          <w:tcPr>
            <w:tcW w:w="1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CC587E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 xml:space="preserve">Locus Name </w:t>
            </w:r>
          </w:p>
        </w:tc>
        <w:tc>
          <w:tcPr>
            <w:tcW w:w="3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6BCD16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Left (5' - 3')</w:t>
            </w:r>
          </w:p>
        </w:tc>
        <w:tc>
          <w:tcPr>
            <w:tcW w:w="38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A7B3BD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Right (5'-3')</w:t>
            </w:r>
          </w:p>
        </w:tc>
      </w:tr>
      <w:tr w:rsidR="00CE6A34" w:rsidRPr="00CE6A34" w14:paraId="237F659F" w14:textId="77777777" w:rsidTr="00CE6A34">
        <w:trPr>
          <w:trHeight w:val="330"/>
        </w:trPr>
        <w:tc>
          <w:tcPr>
            <w:tcW w:w="54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BEA9B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zh-CN" w:bidi="th-TH"/>
              </w:rPr>
              <w:t>(a) Multiplex 1</w:t>
            </w:r>
          </w:p>
        </w:tc>
        <w:tc>
          <w:tcPr>
            <w:tcW w:w="3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42654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zh-CN" w:bidi="th-TH"/>
              </w:rPr>
            </w:pPr>
          </w:p>
        </w:tc>
      </w:tr>
      <w:tr w:rsidR="00CE6A34" w:rsidRPr="00CE6A34" w14:paraId="62B1F98C" w14:textId="77777777" w:rsidTr="00CE6A34">
        <w:trPr>
          <w:trHeight w:val="315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A3709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>D1Mit17</w:t>
            </w:r>
          </w:p>
        </w:tc>
        <w:tc>
          <w:tcPr>
            <w:tcW w:w="3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E4FE7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GTGTCTGCCTTTGCACCTTT</w:t>
            </w:r>
          </w:p>
        </w:tc>
        <w:tc>
          <w:tcPr>
            <w:tcW w:w="3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C1F85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CTGCTGTCTTTCCATCCACA</w:t>
            </w:r>
          </w:p>
        </w:tc>
      </w:tr>
      <w:tr w:rsidR="00CE6A34" w:rsidRPr="00CE6A34" w14:paraId="7986CEA3" w14:textId="77777777" w:rsidTr="00CE6A34">
        <w:trPr>
          <w:trHeight w:val="315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F4D98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>D10Mit14</w:t>
            </w:r>
          </w:p>
        </w:tc>
        <w:tc>
          <w:tcPr>
            <w:tcW w:w="3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0A2FA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AGAGGGGACAAGGAGAGACC</w:t>
            </w:r>
          </w:p>
        </w:tc>
        <w:tc>
          <w:tcPr>
            <w:tcW w:w="3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913BB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AAGGTTTGGGTTCAGTTCCCAG</w:t>
            </w:r>
          </w:p>
        </w:tc>
      </w:tr>
      <w:tr w:rsidR="00CE6A34" w:rsidRPr="00CE6A34" w14:paraId="0354FFFC" w14:textId="77777777" w:rsidTr="00CE6A34">
        <w:trPr>
          <w:trHeight w:val="315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23E06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>D11Mit4</w:t>
            </w:r>
          </w:p>
        </w:tc>
        <w:tc>
          <w:tcPr>
            <w:tcW w:w="3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23AEE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CAGTGGGTCATCAGTACAGCA</w:t>
            </w:r>
          </w:p>
        </w:tc>
        <w:tc>
          <w:tcPr>
            <w:tcW w:w="3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B92A0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AAGCCAGCCCAGTCTTCATA</w:t>
            </w:r>
          </w:p>
        </w:tc>
      </w:tr>
      <w:tr w:rsidR="00CE6A34" w:rsidRPr="00CE6A34" w14:paraId="284B803F" w14:textId="77777777" w:rsidTr="00CE6A34">
        <w:trPr>
          <w:trHeight w:val="315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D23C3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>D14Mit132</w:t>
            </w:r>
          </w:p>
        </w:tc>
        <w:tc>
          <w:tcPr>
            <w:tcW w:w="3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1D90B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GAACAGCACCATCCACACACC</w:t>
            </w:r>
          </w:p>
        </w:tc>
        <w:tc>
          <w:tcPr>
            <w:tcW w:w="3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04674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GTGGGGTTATATGCAGATAC</w:t>
            </w:r>
          </w:p>
        </w:tc>
      </w:tr>
      <w:tr w:rsidR="00CE6A34" w:rsidRPr="00CE6A34" w14:paraId="0EDD5565" w14:textId="77777777" w:rsidTr="00CE6A34">
        <w:trPr>
          <w:trHeight w:val="315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3BBE4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>D18Mit17</w:t>
            </w:r>
          </w:p>
        </w:tc>
        <w:tc>
          <w:tcPr>
            <w:tcW w:w="3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C03DB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TCAGGCAGATTCCAAGCAG</w:t>
            </w:r>
          </w:p>
        </w:tc>
        <w:tc>
          <w:tcPr>
            <w:tcW w:w="3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C9CEE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CTGTGGGTAGCCCAAGTCAT</w:t>
            </w:r>
          </w:p>
        </w:tc>
      </w:tr>
      <w:tr w:rsidR="00CE6A34" w:rsidRPr="00CE6A34" w14:paraId="16CE3D42" w14:textId="77777777" w:rsidTr="00CE6A34">
        <w:trPr>
          <w:trHeight w:val="315"/>
        </w:trPr>
        <w:tc>
          <w:tcPr>
            <w:tcW w:w="54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1ABC7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zh-CN" w:bidi="th-TH"/>
              </w:rPr>
              <w:t xml:space="preserve">(b) Multiplex 2 </w:t>
            </w:r>
          </w:p>
        </w:tc>
        <w:tc>
          <w:tcPr>
            <w:tcW w:w="3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7D1F4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zh-CN" w:bidi="th-TH"/>
              </w:rPr>
            </w:pPr>
          </w:p>
        </w:tc>
      </w:tr>
      <w:tr w:rsidR="00CE6A34" w:rsidRPr="00CE6A34" w14:paraId="68F5CF81" w14:textId="77777777" w:rsidTr="00CE6A34">
        <w:trPr>
          <w:trHeight w:val="315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0C8A0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>D2Mit1</w:t>
            </w:r>
          </w:p>
        </w:tc>
        <w:tc>
          <w:tcPr>
            <w:tcW w:w="3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D45B6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CTTTTTCGTATGTGGTGGGG</w:t>
            </w:r>
          </w:p>
        </w:tc>
        <w:tc>
          <w:tcPr>
            <w:tcW w:w="3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86209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AACATTGGGCCTCTATGCAC</w:t>
            </w:r>
          </w:p>
        </w:tc>
      </w:tr>
      <w:tr w:rsidR="00CE6A34" w:rsidRPr="00CE6A34" w14:paraId="5C21F25D" w14:textId="77777777" w:rsidTr="00CE6A34">
        <w:trPr>
          <w:trHeight w:val="315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678B5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>D4Mit22</w:t>
            </w:r>
          </w:p>
        </w:tc>
        <w:tc>
          <w:tcPr>
            <w:tcW w:w="3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1805D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GCAGTTAAACTGTACTTTCTG</w:t>
            </w:r>
          </w:p>
        </w:tc>
        <w:tc>
          <w:tcPr>
            <w:tcW w:w="3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623A3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CTCAGACATGATTTTTTCCAA</w:t>
            </w:r>
          </w:p>
        </w:tc>
      </w:tr>
      <w:tr w:rsidR="00CE6A34" w:rsidRPr="00CE6A34" w14:paraId="14091C91" w14:textId="77777777" w:rsidTr="00CE6A34">
        <w:trPr>
          <w:trHeight w:val="315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BC4EF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>D6Mit138</w:t>
            </w:r>
          </w:p>
        </w:tc>
        <w:tc>
          <w:tcPr>
            <w:tcW w:w="3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ED4EC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CAAAGAAAGCATTTCAAGAC</w:t>
            </w:r>
          </w:p>
        </w:tc>
        <w:tc>
          <w:tcPr>
            <w:tcW w:w="3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B423E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GCTCTTATTAATGAAGAAGA</w:t>
            </w:r>
          </w:p>
        </w:tc>
      </w:tr>
      <w:tr w:rsidR="00CE6A34" w:rsidRPr="00CE6A34" w14:paraId="3A0952C5" w14:textId="77777777" w:rsidTr="00CE6A34">
        <w:trPr>
          <w:trHeight w:val="330"/>
        </w:trPr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9AA90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>D13Mit1</w:t>
            </w:r>
          </w:p>
        </w:tc>
        <w:tc>
          <w:tcPr>
            <w:tcW w:w="3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11F84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GTCTGTTTGATTCCTGACCTCC</w:t>
            </w:r>
          </w:p>
        </w:tc>
        <w:tc>
          <w:tcPr>
            <w:tcW w:w="3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2F68C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TCAACTCTTCTGTAAACCAGATG</w:t>
            </w:r>
          </w:p>
        </w:tc>
      </w:tr>
      <w:tr w:rsidR="00CE6A34" w:rsidRPr="00CE6A34" w14:paraId="455119F8" w14:textId="77777777" w:rsidTr="00CE6A34">
        <w:trPr>
          <w:trHeight w:val="315"/>
        </w:trPr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B9176D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>D15Mit13</w:t>
            </w:r>
          </w:p>
        </w:tc>
        <w:tc>
          <w:tcPr>
            <w:tcW w:w="3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C46B7D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GGAGACAAAAATGAACTCCTGG</w:t>
            </w:r>
          </w:p>
        </w:tc>
        <w:tc>
          <w:tcPr>
            <w:tcW w:w="38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5C91C5" w14:textId="77777777" w:rsidR="00CE6A34" w:rsidRPr="00CE6A34" w:rsidRDefault="00CE6A34" w:rsidP="00CE6A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CE6A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TTGTAAGACAAGCATAGCTCAAC</w:t>
            </w:r>
          </w:p>
        </w:tc>
      </w:tr>
    </w:tbl>
    <w:p w14:paraId="440C9E22" w14:textId="331B4635" w:rsidR="000D1AF6" w:rsidRDefault="000D1AF6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38614083" w14:textId="05F4B297" w:rsidR="000D1AF6" w:rsidRDefault="000D1AF6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17740BE5" w14:textId="71206E54" w:rsidR="000D1AF6" w:rsidRDefault="000D1AF6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04358D65" w14:textId="157E1F5B" w:rsidR="00CE6A34" w:rsidRDefault="00CE6A34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22859A5C" w14:textId="7A7F8D04" w:rsidR="00CE6A34" w:rsidRDefault="00CE6A34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0A51CB3E" w14:textId="7EEEB581" w:rsidR="00CE6A34" w:rsidRDefault="00CE6A34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26B6079B" w14:textId="304E94F5" w:rsidR="00CE6A34" w:rsidRDefault="00CE6A34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51B55810" w14:textId="35004E95" w:rsidR="00CE6A34" w:rsidRDefault="00CE6A34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67D36BC4" w14:textId="34DA1C8A" w:rsidR="00CE6A34" w:rsidRDefault="00CE6A34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2E85A7E9" w14:textId="58875DF3" w:rsidR="00CE6A34" w:rsidRDefault="00CE6A34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5C2C17FB" w14:textId="22A0D6D2" w:rsidR="00CE6A34" w:rsidRDefault="00CE6A34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0F5DF994" w14:textId="233C5A97" w:rsidR="00CE6A34" w:rsidRDefault="00CE6A34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5D6C12B1" w14:textId="16160737" w:rsidR="00CE6A34" w:rsidRDefault="00CE6A34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1939F87D" w14:textId="5CA1D5C3" w:rsidR="00C842ED" w:rsidRDefault="00C842ED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6FBE36DA" w14:textId="2F828C46" w:rsidR="00C842ED" w:rsidRDefault="00C842ED" w:rsidP="00C842E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45F04">
        <w:rPr>
          <w:rFonts w:ascii="Times New Roman" w:hAnsi="Times New Roman" w:cs="Times New Roman"/>
          <w:noProof/>
          <w:lang w:val="en-US"/>
        </w:rPr>
        <w:lastRenderedPageBreak/>
        <mc:AlternateContent>
          <mc:Choice Requires="wpg">
            <w:drawing>
              <wp:anchor distT="0" distB="0" distL="114300" distR="114300" simplePos="0" relativeHeight="251668480" behindDoc="0" locked="0" layoutInCell="1" allowOverlap="1" wp14:anchorId="29338761" wp14:editId="4BCC3BE3">
                <wp:simplePos x="0" y="0"/>
                <wp:positionH relativeFrom="margin">
                  <wp:posOffset>1797050</wp:posOffset>
                </wp:positionH>
                <wp:positionV relativeFrom="margin">
                  <wp:posOffset>-429260</wp:posOffset>
                </wp:positionV>
                <wp:extent cx="2098040" cy="5750560"/>
                <wp:effectExtent l="2540" t="0" r="12700" b="12700"/>
                <wp:wrapSquare wrapText="bothSides"/>
                <wp:docPr id="35" name="Group 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 rot="16200000">
                          <a:off x="0" y="0"/>
                          <a:ext cx="2098040" cy="5750560"/>
                          <a:chOff x="21398" y="42129"/>
                          <a:chExt cx="2078182" cy="6026844"/>
                        </a:xfrm>
                      </wpg:grpSpPr>
                      <wpg:grpSp>
                        <wpg:cNvPr id="49" name="Group 49"/>
                        <wpg:cNvGrpSpPr/>
                        <wpg:grpSpPr>
                          <a:xfrm>
                            <a:off x="21398" y="42129"/>
                            <a:ext cx="2078182" cy="6026844"/>
                            <a:chOff x="21398" y="42129"/>
                            <a:chExt cx="2078182" cy="6004338"/>
                          </a:xfrm>
                        </wpg:grpSpPr>
                        <pic:pic xmlns:pic="http://schemas.openxmlformats.org/drawingml/2006/picture">
                          <pic:nvPicPr>
                            <pic:cNvPr id="50" name="Picture 5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9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 rot="16200000">
                              <a:off x="-1941680" y="2005207"/>
                              <a:ext cx="6004338" cy="2078182"/>
                            </a:xfrm>
                            <a:prstGeom prst="rect">
                              <a:avLst/>
                            </a:prstGeom>
                          </pic:spPr>
                        </pic:pic>
                        <wps:wsp>
                          <wps:cNvPr id="51" name="Flowchart: Connector 51"/>
                          <wps:cNvSpPr/>
                          <wps:spPr>
                            <a:xfrm>
                              <a:off x="986671" y="97909"/>
                              <a:ext cx="104775" cy="111125"/>
                            </a:xfrm>
                            <a:prstGeom prst="flowChartConnector">
                              <a:avLst/>
                            </a:prstGeom>
                            <a:solidFill>
                              <a:schemeClr val="bg1"/>
                            </a:solidFill>
                            <a:ln>
                              <a:solidFill>
                                <a:schemeClr val="bg1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2" name="Flowchart: Connector 52"/>
                          <wps:cNvSpPr/>
                          <wps:spPr>
                            <a:xfrm>
                              <a:off x="1862981" y="1083757"/>
                              <a:ext cx="104775" cy="111125"/>
                            </a:xfrm>
                            <a:prstGeom prst="flowChartConnector">
                              <a:avLst/>
                            </a:prstGeom>
                            <a:solidFill>
                              <a:schemeClr val="bg1"/>
                            </a:solidFill>
                            <a:ln>
                              <a:solidFill>
                                <a:schemeClr val="bg1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3" name="Flowchart: Connector 53"/>
                          <wps:cNvSpPr/>
                          <wps:spPr>
                            <a:xfrm>
                              <a:off x="141306" y="1150436"/>
                              <a:ext cx="104775" cy="111125"/>
                            </a:xfrm>
                            <a:prstGeom prst="flowChartConnector">
                              <a:avLst/>
                            </a:prstGeom>
                            <a:solidFill>
                              <a:schemeClr val="bg1"/>
                            </a:solidFill>
                            <a:ln>
                              <a:solidFill>
                                <a:schemeClr val="bg1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54" name="Flowchart: Connector 54"/>
                          <wps:cNvSpPr/>
                          <wps:spPr>
                            <a:xfrm>
                              <a:off x="955713" y="5751011"/>
                              <a:ext cx="104775" cy="111125"/>
                            </a:xfrm>
                            <a:prstGeom prst="flowChartConnector">
                              <a:avLst/>
                            </a:prstGeom>
                            <a:solidFill>
                              <a:schemeClr val="bg1"/>
                            </a:solidFill>
                            <a:ln>
                              <a:solidFill>
                                <a:schemeClr val="bg1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grpSp>
                      <wps:wsp>
                        <wps:cNvPr id="57" name="TextBox 1"/>
                        <wps:cNvSpPr txBox="1"/>
                        <wps:spPr>
                          <a:xfrm rot="5241039">
                            <a:off x="885979" y="219364"/>
                            <a:ext cx="410492" cy="334902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54BAFFE" w14:textId="77777777" w:rsidR="0009049A" w:rsidRDefault="0009049A" w:rsidP="00C842ED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b/>
                                  <w:bCs/>
                                  <w:color w:val="FFFFFF" w:themeColor="background1"/>
                                  <w:kern w:val="24"/>
                                  <w:sz w:val="36"/>
                                  <w:szCs w:val="36"/>
                                  <w:lang w:val="en-US"/>
                                </w:rPr>
                                <w:t>1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8" name="TextBox 21"/>
                        <wps:cNvSpPr txBox="1"/>
                        <wps:spPr>
                          <a:xfrm rot="5400000">
                            <a:off x="234816" y="1073882"/>
                            <a:ext cx="410492" cy="334902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4647949" w14:textId="77777777" w:rsidR="0009049A" w:rsidRDefault="0009049A" w:rsidP="00C842ED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b/>
                                  <w:bCs/>
                                  <w:color w:val="FFFFFF" w:themeColor="background1"/>
                                  <w:kern w:val="24"/>
                                  <w:sz w:val="36"/>
                                  <w:szCs w:val="36"/>
                                  <w:lang w:val="en-US"/>
                                </w:rPr>
                                <w:t>7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9" name="TextBox 22"/>
                        <wps:cNvSpPr txBox="1"/>
                        <wps:spPr>
                          <a:xfrm rot="5400000">
                            <a:off x="743955" y="5458514"/>
                            <a:ext cx="613385" cy="334902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2299BA3" w14:textId="77777777" w:rsidR="0009049A" w:rsidRDefault="0009049A" w:rsidP="00C842ED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b/>
                                  <w:bCs/>
                                  <w:color w:val="FFFFFF" w:themeColor="background1"/>
                                  <w:kern w:val="24"/>
                                  <w:sz w:val="36"/>
                                  <w:szCs w:val="36"/>
                                  <w:lang w:val="en-US"/>
                                </w:rPr>
                                <w:t>21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60" name="TextBox 23"/>
                        <wps:cNvSpPr txBox="1"/>
                        <wps:spPr>
                          <a:xfrm rot="5400000">
                            <a:off x="1414335" y="1045477"/>
                            <a:ext cx="613385" cy="334902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EEFCC40" w14:textId="77777777" w:rsidR="0009049A" w:rsidRDefault="0009049A" w:rsidP="00C842ED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b/>
                                  <w:bCs/>
                                  <w:color w:val="FFFFFF" w:themeColor="background1"/>
                                  <w:kern w:val="24"/>
                                  <w:sz w:val="36"/>
                                  <w:szCs w:val="36"/>
                                  <w:lang w:val="en-US"/>
                                </w:rPr>
                                <w:t>35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9338761" id="Group 2" o:spid="_x0000_s1133" style="position:absolute;left:0;text-align:left;margin-left:141.5pt;margin-top:-33.8pt;width:165.2pt;height:452.8pt;rotation:-90;z-index:251668480;mso-position-horizontal-relative:margin;mso-position-vertical-relative:margin;mso-width-relative:margin;mso-height-relative:margin" coordorigin="213,421" coordsize="20781,60268" o:gfxdata="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EdvbmNhbG8gSWdyZWphIEFuZHJlAAAABZADAAIAAAAU&#10;AAAQrpAEAAIAAAAUAAAQwpKRAAIAAAADODYAAJKSAAIAAAADODYAAOocAAcAAAgMAAAIogAAAAAc&#10;6gAAAAg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">
                <v:group id="Group 49" o:spid="_x0000_s1134" style="position:absolute;left:213;top:421;width:20782;height:60268" coordorigin="213,421" coordsize="20781,6004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">
                  <v:shape id="Picture 50" o:spid="_x0000_s1135" type="#_x0000_t75" style="position:absolute;left:-19418;top:20052;width:60043;height:20782;rotation:-9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">
                    <v:imagedata r:id="rId20" o:title=""/>
                  </v:shape>
                  <v:shapetype id="_x0000_t120" coordsize="21600,21600" o:spt="120" path="m10800,qx,10800,10800,21600,21600,10800,10800,xe">
                    <v:path gradientshapeok="t" o:connecttype="custom" o:connectlocs="10800,0;3163,3163;0,10800;3163,18437;10800,21600;18437,18437;21600,10800;18437,3163" textboxrect="3163,3163,18437,18437"/>
                  </v:shapetype>
                  <v:shape id="Flowchart: Connector 51" o:spid="_x0000_s1136" type="#_x0000_t120" style="position:absolute;left:9866;top:979;width:1048;height:111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" fillcolor="white [3212]" strokecolor="white [3212]" strokeweight="1pt">
                    <v:stroke joinstyle="miter"/>
                  </v:shape>
                  <v:shape id="Flowchart: Connector 52" o:spid="_x0000_s1137" type="#_x0000_t120" style="position:absolute;left:18629;top:10837;width:1048;height:111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" fillcolor="white [3212]" strokecolor="white [3212]" strokeweight="1pt">
                    <v:stroke joinstyle="miter"/>
                  </v:shape>
                  <v:shape id="Flowchart: Connector 53" o:spid="_x0000_s1138" type="#_x0000_t120" style="position:absolute;left:1413;top:11504;width:1047;height:111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" fillcolor="white [3212]" strokecolor="white [3212]" strokeweight="1pt">
                    <v:stroke joinstyle="miter"/>
                  </v:shape>
                  <v:shape id="Flowchart: Connector 54" o:spid="_x0000_s1139" type="#_x0000_t120" style="position:absolute;left:9557;top:57510;width:1047;height:111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" fillcolor="white [3212]" strokecolor="white [3212]" strokeweight="1pt">
                    <v:stroke joinstyle="miter"/>
                  </v:shape>
                </v:group>
                <v:shape id="TextBox 1" o:spid="_x0000_s1140" type="#_x0000_t202" style="position:absolute;left:8859;top:2193;width:4105;height:3349;rotation:5724612fd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" filled="f" stroked="f">
                  <v:textbox>
                    <w:txbxContent>
                      <w:p w14:paraId="354BAFFE" w14:textId="77777777" w:rsidR="0009049A" w:rsidRDefault="0009049A" w:rsidP="00C842ED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b/>
                            <w:bCs/>
                            <w:color w:val="FFFFFF" w:themeColor="background1"/>
                            <w:kern w:val="24"/>
                            <w:sz w:val="36"/>
                            <w:szCs w:val="36"/>
                            <w:lang w:val="en-US"/>
                          </w:rPr>
                          <w:t>1</w:t>
                        </w:r>
                      </w:p>
                    </w:txbxContent>
                  </v:textbox>
                </v:shape>
                <v:shape id="TextBox 21" o:spid="_x0000_s1141" type="#_x0000_t202" style="position:absolute;left:2348;top:10738;width:4105;height:3349;rotation:9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" filled="f" stroked="f">
                  <v:textbox>
                    <w:txbxContent>
                      <w:p w14:paraId="54647949" w14:textId="77777777" w:rsidR="0009049A" w:rsidRDefault="0009049A" w:rsidP="00C842ED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b/>
                            <w:bCs/>
                            <w:color w:val="FFFFFF" w:themeColor="background1"/>
                            <w:kern w:val="24"/>
                            <w:sz w:val="36"/>
                            <w:szCs w:val="36"/>
                            <w:lang w:val="en-US"/>
                          </w:rPr>
                          <w:t>7</w:t>
                        </w:r>
                      </w:p>
                    </w:txbxContent>
                  </v:textbox>
                </v:shape>
                <v:shape id="TextBox 22" o:spid="_x0000_s1142" type="#_x0000_t202" style="position:absolute;left:7439;top:54584;width:6134;height:3349;rotation:9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" filled="f" stroked="f">
                  <v:textbox>
                    <w:txbxContent>
                      <w:p w14:paraId="32299BA3" w14:textId="77777777" w:rsidR="0009049A" w:rsidRDefault="0009049A" w:rsidP="00C842ED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b/>
                            <w:bCs/>
                            <w:color w:val="FFFFFF" w:themeColor="background1"/>
                            <w:kern w:val="24"/>
                            <w:sz w:val="36"/>
                            <w:szCs w:val="36"/>
                            <w:lang w:val="en-US"/>
                          </w:rPr>
                          <w:t>21</w:t>
                        </w:r>
                      </w:p>
                    </w:txbxContent>
                  </v:textbox>
                </v:shape>
                <v:shape id="TextBox 23" o:spid="_x0000_s1143" type="#_x0000_t202" style="position:absolute;left:14143;top:10454;width:6134;height:3349;rotation:9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" filled="f" stroked="f">
                  <v:textbox>
                    <w:txbxContent>
                      <w:p w14:paraId="3EEFCC40" w14:textId="77777777" w:rsidR="0009049A" w:rsidRDefault="0009049A" w:rsidP="00C842ED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b/>
                            <w:bCs/>
                            <w:color w:val="FFFFFF" w:themeColor="background1"/>
                            <w:kern w:val="24"/>
                            <w:sz w:val="36"/>
                            <w:szCs w:val="36"/>
                            <w:lang w:val="en-US"/>
                          </w:rPr>
                          <w:t>35</w:t>
                        </w:r>
                      </w:p>
                    </w:txbxContent>
                  </v:textbox>
                </v:shape>
                <w10:wrap type="square" anchorx="margin" anchory="margin"/>
              </v:group>
            </w:pict>
          </mc:Fallback>
        </mc:AlternateContent>
      </w:r>
      <w:r w:rsidRPr="00C842ED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2144C9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Pr="00C842ED"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45F04">
        <w:rPr>
          <w:rFonts w:ascii="Times New Roman" w:hAnsi="Times New Roman" w:cs="Times New Roman"/>
          <w:sz w:val="24"/>
          <w:szCs w:val="24"/>
        </w:rPr>
        <w:t xml:space="preserve">Landmark placement on images of the baculum of the house mouse, </w:t>
      </w:r>
      <w:r w:rsidRPr="00F45F04">
        <w:rPr>
          <w:rFonts w:ascii="Times New Roman" w:hAnsi="Times New Roman" w:cs="Times New Roman"/>
          <w:i/>
          <w:sz w:val="24"/>
          <w:szCs w:val="24"/>
        </w:rPr>
        <w:t xml:space="preserve">Mus musculus </w:t>
      </w:r>
      <w:proofErr w:type="spellStart"/>
      <w:r w:rsidRPr="00F45F04">
        <w:rPr>
          <w:rFonts w:ascii="Times New Roman" w:hAnsi="Times New Roman" w:cs="Times New Roman"/>
          <w:i/>
          <w:sz w:val="24"/>
          <w:szCs w:val="24"/>
        </w:rPr>
        <w:t>domesticus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>.</w:t>
      </w:r>
      <w:r w:rsidRPr="00F45F0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</w:t>
      </w:r>
      <w:r w:rsidRPr="00F45F04">
        <w:rPr>
          <w:rFonts w:ascii="Times New Roman" w:hAnsi="Times New Roman" w:cs="Times New Roman"/>
          <w:sz w:val="24"/>
          <w:szCs w:val="24"/>
        </w:rPr>
        <w:t xml:space="preserve">he placement of </w:t>
      </w:r>
      <w:r>
        <w:rPr>
          <w:rFonts w:ascii="Times New Roman" w:hAnsi="Times New Roman" w:cs="Times New Roman"/>
          <w:sz w:val="24"/>
          <w:szCs w:val="24"/>
        </w:rPr>
        <w:t xml:space="preserve">40 landmarks are shown, </w:t>
      </w:r>
      <w:r w:rsidRPr="00F45F04">
        <w:rPr>
          <w:rFonts w:ascii="Times New Roman" w:hAnsi="Times New Roman" w:cs="Times New Roman"/>
          <w:sz w:val="24"/>
          <w:szCs w:val="24"/>
        </w:rPr>
        <w:t>4 fixed landmarks (white, numbers: 1, 7, 21 and 35) and 36 semi-sliding landmarks (red) placed evenly between fixed landmarks around its periphery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6A27B7EF" w14:textId="77777777" w:rsidR="00C842ED" w:rsidRDefault="00C842ED" w:rsidP="00C842E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1DF12C2" w14:textId="234005B5" w:rsidR="00C842ED" w:rsidRDefault="00C842ED" w:rsidP="00C842E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t>L</w:t>
      </w:r>
      <w:r w:rsidRPr="00E37177">
        <w:rPr>
          <w:rFonts w:ascii="Times New Roman" w:hAnsi="Times New Roman" w:cs="Times New Roman"/>
          <w:sz w:val="24"/>
          <w:szCs w:val="24"/>
          <w:u w:val="single"/>
        </w:rPr>
        <w:t>andmark placement details</w:t>
      </w:r>
      <w:r>
        <w:rPr>
          <w:rFonts w:ascii="Times New Roman" w:hAnsi="Times New Roman" w:cs="Times New Roman"/>
          <w:sz w:val="24"/>
          <w:szCs w:val="24"/>
        </w:rPr>
        <w:t xml:space="preserve">: For the baculum, fixed landmarks demarked the most lateral, </w:t>
      </w:r>
      <w:proofErr w:type="gramStart"/>
      <w:r>
        <w:rPr>
          <w:rFonts w:ascii="Times New Roman" w:hAnsi="Times New Roman" w:cs="Times New Roman"/>
          <w:sz w:val="24"/>
          <w:szCs w:val="24"/>
        </w:rPr>
        <w:t>anterior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and posterior positions of the baculum, homologous structures across all specimens. Sliding semi-landmarks </w:t>
      </w:r>
      <w:r w:rsidRPr="00DC523B">
        <w:rPr>
          <w:rFonts w:ascii="Times New Roman" w:hAnsi="Times New Roman" w:cs="Times New Roman"/>
          <w:noProof/>
          <w:sz w:val="24"/>
          <w:szCs w:val="24"/>
        </w:rPr>
        <w:t>were spac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C523B">
        <w:rPr>
          <w:rFonts w:ascii="Times New Roman" w:hAnsi="Times New Roman" w:cs="Times New Roman"/>
          <w:noProof/>
          <w:sz w:val="24"/>
          <w:szCs w:val="24"/>
        </w:rPr>
        <w:t xml:space="preserve">evenly </w:t>
      </w:r>
      <w:r>
        <w:rPr>
          <w:rFonts w:ascii="Times New Roman" w:hAnsi="Times New Roman" w:cs="Times New Roman"/>
          <w:sz w:val="24"/>
          <w:szCs w:val="24"/>
        </w:rPr>
        <w:t xml:space="preserve">between the fixed landmarks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1016/B978-0-12-386903-6.00002-2","ISBN":"9780123869036","author":[{"dropping-particle":"","family":"Zelditch","given":"Miriam Leah","non-dropping-particle":"","parse-names":false,"suffix":""},{"dropping-particle":"","family":"Swiderski","given":"Donald L.","non-dropping-particle":"","parse-names":false,"suffix":""},{"dropping-particle":"","family":"Sheets","given":"H. David","non-dropping-particle":"","parse-names":false,"suffix":""}],"container-title":"Geometric Morphometrics for Biologists","id":"ITEM-1","issued":{"date-parts":[["2012"]]},"page":"23-50","publisher":"Elsevier","title":"Landmarks and Semilandmarks","type":"chapter"},"uris":["http://www.mendeley.com/documents/?uuid=64b2ce89-3faa-3fbf-aa7f-21a48d0ca7a7"]}],"mendeley":{"formattedCitation":"(Zelditch et al. 2012)","plainTextFormattedCitation":"(Zelditch et al. 2012)","previouslyFormattedCitation":"[35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C846F4">
        <w:rPr>
          <w:rFonts w:ascii="Times New Roman" w:hAnsi="Times New Roman" w:cs="Times New Roman"/>
          <w:noProof/>
          <w:sz w:val="24"/>
          <w:szCs w:val="24"/>
        </w:rPr>
        <w:t>(Zelditch et al. 201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7928549" w14:textId="77777777" w:rsidR="00C842ED" w:rsidRDefault="00C842ED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4F38855" w14:textId="77777777" w:rsidR="00C842ED" w:rsidRDefault="00C842ED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25B791A1" w14:textId="77777777" w:rsidR="00C842ED" w:rsidRDefault="00C842ED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639BA0B" w14:textId="77777777" w:rsidR="00C842ED" w:rsidRDefault="00C842ED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1C1B857F" w14:textId="77777777" w:rsidR="00C842ED" w:rsidRDefault="00C842ED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C16B3BA" w14:textId="77777777" w:rsidR="00C842ED" w:rsidRDefault="00C842ED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14C40660" w14:textId="77777777" w:rsidR="00C842ED" w:rsidRDefault="00C842ED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7AD6937E" w14:textId="77777777" w:rsidR="00C842ED" w:rsidRDefault="00C842ED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3913E8AD" w14:textId="77777777" w:rsidR="00C842ED" w:rsidRDefault="00C842ED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54FA6291" w14:textId="77777777" w:rsidR="00C842ED" w:rsidRDefault="00C842ED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0FD795FD" w14:textId="77777777" w:rsidR="00C842ED" w:rsidRDefault="00C842ED" w:rsidP="00F455F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C6C9E95" w14:textId="478538E3" w:rsidR="00F455F9" w:rsidRPr="00EA45FC" w:rsidRDefault="00F455F9" w:rsidP="00BE1BB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E1BB3"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 w:rsidR="00093213">
        <w:rPr>
          <w:rFonts w:ascii="Times New Roman" w:hAnsi="Times New Roman" w:cs="Times New Roman"/>
          <w:b/>
          <w:sz w:val="24"/>
          <w:szCs w:val="24"/>
        </w:rPr>
        <w:t>3</w:t>
      </w:r>
      <w:r w:rsidR="000268AA">
        <w:rPr>
          <w:rFonts w:ascii="Times New Roman" w:hAnsi="Times New Roman" w:cs="Times New Roman"/>
          <w:sz w:val="24"/>
          <w:szCs w:val="24"/>
        </w:rPr>
        <w:t xml:space="preserve">. Repeatability analysis. (a) </w:t>
      </w:r>
      <w:r w:rsidR="004C313C">
        <w:rPr>
          <w:rFonts w:ascii="Times New Roman" w:hAnsi="Times New Roman" w:cs="Times New Roman"/>
          <w:sz w:val="24"/>
          <w:szCs w:val="24"/>
        </w:rPr>
        <w:t>Second generation</w:t>
      </w:r>
      <w:r w:rsidR="00DF2CFE">
        <w:rPr>
          <w:rFonts w:ascii="Times New Roman" w:hAnsi="Times New Roman" w:cs="Times New Roman"/>
          <w:sz w:val="24"/>
          <w:szCs w:val="24"/>
        </w:rPr>
        <w:t>,</w:t>
      </w:r>
      <w:r w:rsidR="004C313C">
        <w:rPr>
          <w:rFonts w:ascii="Times New Roman" w:hAnsi="Times New Roman" w:cs="Times New Roman"/>
          <w:sz w:val="24"/>
          <w:szCs w:val="24"/>
        </w:rPr>
        <w:t xml:space="preserve"> </w:t>
      </w:r>
      <w:r w:rsidR="000268AA">
        <w:rPr>
          <w:rFonts w:ascii="Times New Roman" w:hAnsi="Times New Roman" w:cs="Times New Roman"/>
          <w:sz w:val="24"/>
          <w:szCs w:val="24"/>
        </w:rPr>
        <w:t xml:space="preserve">(b) </w:t>
      </w:r>
      <w:r w:rsidR="004C313C">
        <w:rPr>
          <w:rFonts w:ascii="Times New Roman" w:hAnsi="Times New Roman" w:cs="Times New Roman"/>
          <w:sz w:val="24"/>
          <w:szCs w:val="24"/>
        </w:rPr>
        <w:t>Third generation</w:t>
      </w:r>
      <w:r w:rsidR="000268AA">
        <w:rPr>
          <w:rFonts w:ascii="Times New Roman" w:hAnsi="Times New Roman" w:cs="Times New Roman"/>
          <w:sz w:val="24"/>
          <w:szCs w:val="24"/>
        </w:rPr>
        <w:t xml:space="preserve">. We used intra-class correlation coefficient analysis (ICC) with the one-way random effects model to estimate the reliability of measurement for landmark placement. </w:t>
      </w:r>
      <w:r w:rsidR="00E63CB5" w:rsidRPr="002D1E81">
        <w:rPr>
          <w:rFonts w:ascii="Times New Roman" w:hAnsi="Times New Roman" w:cs="Times New Roman"/>
          <w:sz w:val="24"/>
          <w:szCs w:val="24"/>
        </w:rPr>
        <w:t>Values in italics are significant at p &lt; 0.05</w:t>
      </w:r>
      <w:r w:rsidR="00E63CB5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W w:w="7492" w:type="dxa"/>
        <w:tblLook w:val="04A0" w:firstRow="1" w:lastRow="0" w:firstColumn="1" w:lastColumn="0" w:noHBand="0" w:noVBand="1"/>
      </w:tblPr>
      <w:tblGrid>
        <w:gridCol w:w="2064"/>
        <w:gridCol w:w="456"/>
        <w:gridCol w:w="960"/>
        <w:gridCol w:w="2332"/>
        <w:gridCol w:w="668"/>
        <w:gridCol w:w="1012"/>
      </w:tblGrid>
      <w:tr w:rsidR="004C313C" w:rsidRPr="004C313C" w14:paraId="05532BD6" w14:textId="77777777" w:rsidTr="00E54922">
        <w:trPr>
          <w:trHeight w:val="310"/>
        </w:trPr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70E874" w14:textId="77777777" w:rsidR="004C313C" w:rsidRPr="004C313C" w:rsidRDefault="004C313C" w:rsidP="004C31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929FB4" w14:textId="77777777" w:rsidR="004C313C" w:rsidRPr="004C313C" w:rsidRDefault="004C313C" w:rsidP="004C313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lang w:eastAsia="zh-CN" w:bidi="th-TH"/>
              </w:rPr>
              <w:t>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059601" w14:textId="77777777" w:rsidR="004C313C" w:rsidRPr="004C313C" w:rsidRDefault="004C313C" w:rsidP="004C313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>ICC</w:t>
            </w:r>
          </w:p>
        </w:tc>
        <w:tc>
          <w:tcPr>
            <w:tcW w:w="23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58877F" w14:textId="77777777" w:rsidR="004C313C" w:rsidRPr="004C313C" w:rsidRDefault="004C313C" w:rsidP="004C313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 xml:space="preserve">Confidence Interval 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52D286" w14:textId="77777777" w:rsidR="004C313C" w:rsidRPr="004C313C" w:rsidRDefault="004C313C" w:rsidP="004C313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>F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635225" w14:textId="77777777" w:rsidR="004C313C" w:rsidRPr="004C313C" w:rsidRDefault="004C313C" w:rsidP="004C313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>p</w:t>
            </w:r>
          </w:p>
        </w:tc>
      </w:tr>
      <w:tr w:rsidR="004C313C" w:rsidRPr="004C313C" w14:paraId="248933DA" w14:textId="77777777" w:rsidTr="00E54922">
        <w:trPr>
          <w:trHeight w:val="370"/>
        </w:trPr>
        <w:tc>
          <w:tcPr>
            <w:tcW w:w="2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574C6" w14:textId="4E058E15" w:rsidR="004C313C" w:rsidRPr="004C313C" w:rsidRDefault="004C313C" w:rsidP="004C313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zh-CN" w:bidi="th-TH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zh-CN" w:bidi="th-TH"/>
              </w:rPr>
              <w:t>(a)</w:t>
            </w:r>
            <w:r w:rsidRPr="004C313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zh-CN" w:bidi="th-TH"/>
              </w:rPr>
              <w:t>2</w:t>
            </w:r>
            <w:r w:rsidRPr="004C313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vertAlign w:val="superscript"/>
                <w:lang w:eastAsia="zh-CN" w:bidi="th-TH"/>
              </w:rPr>
              <w:t>nd</w:t>
            </w:r>
            <w:r w:rsidRPr="004C313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zh-CN" w:bidi="th-TH"/>
              </w:rPr>
              <w:t xml:space="preserve"> Generation</w:t>
            </w:r>
          </w:p>
        </w:tc>
        <w:tc>
          <w:tcPr>
            <w:tcW w:w="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DCD6F" w14:textId="77777777" w:rsidR="004C313C" w:rsidRPr="004C313C" w:rsidRDefault="004C313C" w:rsidP="004C313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zh-CN" w:bidi="th-TH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EFEAE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2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D2D82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794F7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A9F2D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</w:tr>
      <w:tr w:rsidR="004C313C" w:rsidRPr="004C313C" w14:paraId="16EC13D4" w14:textId="77777777" w:rsidTr="00E54922">
        <w:trPr>
          <w:trHeight w:val="310"/>
        </w:trPr>
        <w:tc>
          <w:tcPr>
            <w:tcW w:w="2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6F601" w14:textId="77777777" w:rsidR="004C313C" w:rsidRPr="004C313C" w:rsidRDefault="004C313C" w:rsidP="004C313C">
            <w:pPr>
              <w:spacing w:after="0" w:line="240" w:lineRule="auto"/>
              <w:ind w:firstLineChars="100" w:firstLine="24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RW1</w:t>
            </w:r>
          </w:p>
        </w:tc>
        <w:tc>
          <w:tcPr>
            <w:tcW w:w="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86CF7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90917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992</w:t>
            </w:r>
          </w:p>
        </w:tc>
        <w:tc>
          <w:tcPr>
            <w:tcW w:w="2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E642A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982 - 0.997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56A90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266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5EA59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&lt;0.0001</w:t>
            </w:r>
          </w:p>
        </w:tc>
      </w:tr>
      <w:tr w:rsidR="004C313C" w:rsidRPr="004C313C" w14:paraId="0471C576" w14:textId="77777777" w:rsidTr="00E54922">
        <w:trPr>
          <w:trHeight w:val="310"/>
        </w:trPr>
        <w:tc>
          <w:tcPr>
            <w:tcW w:w="2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16808" w14:textId="77777777" w:rsidR="004C313C" w:rsidRPr="004C313C" w:rsidRDefault="004C313C" w:rsidP="004C313C">
            <w:pPr>
              <w:spacing w:after="0" w:line="240" w:lineRule="auto"/>
              <w:ind w:firstLineChars="100" w:firstLine="24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RW2</w:t>
            </w:r>
          </w:p>
        </w:tc>
        <w:tc>
          <w:tcPr>
            <w:tcW w:w="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0E7B5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5B458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982</w:t>
            </w:r>
          </w:p>
        </w:tc>
        <w:tc>
          <w:tcPr>
            <w:tcW w:w="2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4402D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958 - 0.993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EDEA2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113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FC6FE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&lt;0.0001</w:t>
            </w:r>
          </w:p>
        </w:tc>
      </w:tr>
      <w:tr w:rsidR="004C313C" w:rsidRPr="004C313C" w14:paraId="0D84F923" w14:textId="77777777" w:rsidTr="00E54922">
        <w:trPr>
          <w:trHeight w:val="310"/>
        </w:trPr>
        <w:tc>
          <w:tcPr>
            <w:tcW w:w="2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0E269" w14:textId="77777777" w:rsidR="004C313C" w:rsidRPr="004C313C" w:rsidRDefault="004C313C" w:rsidP="004C313C">
            <w:pPr>
              <w:spacing w:after="0" w:line="240" w:lineRule="auto"/>
              <w:ind w:firstLineChars="100" w:firstLine="24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 xml:space="preserve">Centroid Size </w:t>
            </w:r>
          </w:p>
        </w:tc>
        <w:tc>
          <w:tcPr>
            <w:tcW w:w="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AA5DE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A19AE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996</w:t>
            </w:r>
          </w:p>
        </w:tc>
        <w:tc>
          <w:tcPr>
            <w:tcW w:w="2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7EE91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991 - 0.998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82004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537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13682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&lt;0.0001</w:t>
            </w:r>
          </w:p>
        </w:tc>
      </w:tr>
      <w:tr w:rsidR="004C313C" w:rsidRPr="004C313C" w14:paraId="7E5013B8" w14:textId="77777777" w:rsidTr="00E54922">
        <w:trPr>
          <w:trHeight w:val="310"/>
        </w:trPr>
        <w:tc>
          <w:tcPr>
            <w:tcW w:w="2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67A5F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</w:p>
        </w:tc>
        <w:tc>
          <w:tcPr>
            <w:tcW w:w="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1735E" w14:textId="77777777" w:rsidR="004C313C" w:rsidRPr="004C313C" w:rsidRDefault="004C313C" w:rsidP="004C313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3A35C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2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EBB77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AA329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2616B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</w:tr>
      <w:tr w:rsidR="004C313C" w:rsidRPr="004C313C" w14:paraId="22577C28" w14:textId="77777777" w:rsidTr="00E54922">
        <w:trPr>
          <w:trHeight w:val="370"/>
        </w:trPr>
        <w:tc>
          <w:tcPr>
            <w:tcW w:w="2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16F7B" w14:textId="245FAB74" w:rsidR="004C313C" w:rsidRPr="004C313C" w:rsidRDefault="004C313C" w:rsidP="004C313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zh-CN" w:bidi="th-TH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zh-CN" w:bidi="th-TH"/>
              </w:rPr>
              <w:t xml:space="preserve">(b) </w:t>
            </w:r>
            <w:r w:rsidRPr="004C313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zh-CN" w:bidi="th-TH"/>
              </w:rPr>
              <w:t>3</w:t>
            </w:r>
            <w:r w:rsidRPr="004C313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vertAlign w:val="superscript"/>
                <w:lang w:eastAsia="zh-CN" w:bidi="th-TH"/>
              </w:rPr>
              <w:t>rd</w:t>
            </w:r>
            <w:r w:rsidRPr="004C313C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zh-CN" w:bidi="th-TH"/>
              </w:rPr>
              <w:t xml:space="preserve"> Generation </w:t>
            </w:r>
          </w:p>
        </w:tc>
        <w:tc>
          <w:tcPr>
            <w:tcW w:w="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EA26A" w14:textId="77777777" w:rsidR="004C313C" w:rsidRPr="004C313C" w:rsidRDefault="004C313C" w:rsidP="004C313C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zh-CN" w:bidi="th-TH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9A975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2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6A52E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B879E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E81D5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</w:tr>
      <w:tr w:rsidR="004C313C" w:rsidRPr="004C313C" w14:paraId="57149F10" w14:textId="77777777" w:rsidTr="00E54922">
        <w:trPr>
          <w:trHeight w:val="310"/>
        </w:trPr>
        <w:tc>
          <w:tcPr>
            <w:tcW w:w="2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2D1B7" w14:textId="77777777" w:rsidR="004C313C" w:rsidRPr="004C313C" w:rsidRDefault="004C313C" w:rsidP="004C313C">
            <w:pPr>
              <w:spacing w:after="0" w:line="240" w:lineRule="auto"/>
              <w:ind w:firstLineChars="100" w:firstLine="24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RW1</w:t>
            </w:r>
          </w:p>
        </w:tc>
        <w:tc>
          <w:tcPr>
            <w:tcW w:w="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42263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7FFB0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974</w:t>
            </w:r>
          </w:p>
        </w:tc>
        <w:tc>
          <w:tcPr>
            <w:tcW w:w="2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8E6F7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953 - 0.986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17E60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76.2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A1140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&lt;0.0001</w:t>
            </w:r>
          </w:p>
        </w:tc>
      </w:tr>
      <w:tr w:rsidR="004C313C" w:rsidRPr="004C313C" w14:paraId="6902567E" w14:textId="77777777" w:rsidTr="00E54922">
        <w:trPr>
          <w:trHeight w:val="310"/>
        </w:trPr>
        <w:tc>
          <w:tcPr>
            <w:tcW w:w="2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70858" w14:textId="77777777" w:rsidR="004C313C" w:rsidRPr="004C313C" w:rsidRDefault="004C313C" w:rsidP="004C313C">
            <w:pPr>
              <w:spacing w:after="0" w:line="240" w:lineRule="auto"/>
              <w:ind w:firstLineChars="100" w:firstLine="24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RW2</w:t>
            </w:r>
          </w:p>
        </w:tc>
        <w:tc>
          <w:tcPr>
            <w:tcW w:w="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80882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B5CB0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979</w:t>
            </w:r>
          </w:p>
        </w:tc>
        <w:tc>
          <w:tcPr>
            <w:tcW w:w="2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F9059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961 - 0.989</w:t>
            </w:r>
          </w:p>
        </w:tc>
        <w:tc>
          <w:tcPr>
            <w:tcW w:w="6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179F4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93.6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05465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&lt;0.0001</w:t>
            </w:r>
          </w:p>
        </w:tc>
      </w:tr>
      <w:tr w:rsidR="004C313C" w:rsidRPr="004C313C" w14:paraId="2804725B" w14:textId="77777777" w:rsidTr="00E54922">
        <w:trPr>
          <w:trHeight w:val="310"/>
        </w:trPr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BD1BA2" w14:textId="77777777" w:rsidR="004C313C" w:rsidRPr="004C313C" w:rsidRDefault="004C313C" w:rsidP="004C313C">
            <w:pPr>
              <w:spacing w:after="0" w:line="240" w:lineRule="auto"/>
              <w:ind w:firstLineChars="100" w:firstLine="24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 xml:space="preserve">Centroid Size 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D9D2FF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4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803C81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998</w:t>
            </w:r>
          </w:p>
        </w:tc>
        <w:tc>
          <w:tcPr>
            <w:tcW w:w="23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9DFFB8" w14:textId="52559191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996 - 0.999</w:t>
            </w:r>
          </w:p>
        </w:tc>
        <w:tc>
          <w:tcPr>
            <w:tcW w:w="6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68348D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915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B4BEB1" w14:textId="77777777" w:rsidR="004C313C" w:rsidRPr="004C313C" w:rsidRDefault="004C313C" w:rsidP="004C313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4C31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&lt;0.0001</w:t>
            </w:r>
          </w:p>
        </w:tc>
      </w:tr>
    </w:tbl>
    <w:p w14:paraId="7E0CA3D9" w14:textId="77777777" w:rsidR="00F455F9" w:rsidRDefault="00F455F9" w:rsidP="00BE1BB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5F6C759" w14:textId="77777777" w:rsidR="00F455F9" w:rsidRDefault="00F455F9" w:rsidP="00BE1BB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37600800" w14:textId="77777777" w:rsidR="004C313C" w:rsidRDefault="004C313C" w:rsidP="00BE1BB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D0B8496" w14:textId="77777777" w:rsidR="007B1327" w:rsidRDefault="007B1327" w:rsidP="00BE1BB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2FF415E8" w14:textId="77777777" w:rsidR="007B1327" w:rsidRDefault="007B1327" w:rsidP="00BE1BB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0ECF9E47" w14:textId="77777777" w:rsidR="007B1327" w:rsidRDefault="007B1327" w:rsidP="00BE1BB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3524A63B" w14:textId="77777777" w:rsidR="007B1327" w:rsidRDefault="007B1327" w:rsidP="00BE1BB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948B7FE" w14:textId="77777777" w:rsidR="007B1327" w:rsidRDefault="007B1327" w:rsidP="00BE1BB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50281C8E" w14:textId="77777777" w:rsidR="007B1327" w:rsidRDefault="007B1327" w:rsidP="00BE1BB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7A9E1D38" w14:textId="77777777" w:rsidR="007B1327" w:rsidRDefault="007B1327" w:rsidP="00BE1BB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297CDAE" w14:textId="77777777" w:rsidR="007B1327" w:rsidRDefault="007B1327" w:rsidP="00BE1BB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0C828290" w14:textId="77777777" w:rsidR="007B1327" w:rsidRDefault="007B1327" w:rsidP="00BE1BB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39FF3882" w14:textId="77777777" w:rsidR="007B1327" w:rsidRDefault="007B1327" w:rsidP="00BE1BB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00C54FBD" w14:textId="043F805A" w:rsidR="007B1327" w:rsidRDefault="007B1327" w:rsidP="00BE1BB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132B9F77" w14:textId="77777777" w:rsidR="00EA45FC" w:rsidRDefault="00EA45FC" w:rsidP="00BE1BB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132BE72E" w14:textId="7CF1137A" w:rsidR="00BE1BB3" w:rsidRDefault="00BE1BB3" w:rsidP="00BE1BB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E1BB3"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 w:rsidR="00093213">
        <w:rPr>
          <w:rFonts w:ascii="Times New Roman" w:hAnsi="Times New Roman" w:cs="Times New Roman"/>
          <w:b/>
          <w:sz w:val="24"/>
          <w:szCs w:val="24"/>
        </w:rPr>
        <w:t>4</w:t>
      </w:r>
      <w:r w:rsidR="004C313C">
        <w:rPr>
          <w:rFonts w:ascii="Times New Roman" w:hAnsi="Times New Roman" w:cs="Times New Roman"/>
          <w:b/>
          <w:sz w:val="24"/>
          <w:szCs w:val="24"/>
        </w:rPr>
        <w:t>.</w:t>
      </w:r>
      <w:r>
        <w:t xml:space="preserve"> </w:t>
      </w:r>
      <w:r>
        <w:rPr>
          <w:rFonts w:ascii="Times New Roman" w:hAnsi="Times New Roman" w:cs="Times New Roman"/>
          <w:sz w:val="24"/>
          <w:szCs w:val="24"/>
        </w:rPr>
        <w:t>General Linear Mixed Model (GLMM) of</w:t>
      </w:r>
      <w:r w:rsidR="00DF2CFE">
        <w:rPr>
          <w:rFonts w:ascii="Times New Roman" w:hAnsi="Times New Roman" w:cs="Times New Roman"/>
          <w:sz w:val="24"/>
          <w:szCs w:val="24"/>
        </w:rPr>
        <w:t xml:space="preserve"> the effect of baculum morphology and its interaction with female genetic background on the number of embryo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E63CB5" w:rsidRPr="002D1E81">
        <w:rPr>
          <w:rFonts w:ascii="Times New Roman" w:hAnsi="Times New Roman" w:cs="Times New Roman"/>
          <w:sz w:val="24"/>
          <w:szCs w:val="24"/>
        </w:rPr>
        <w:t>Values in italics are significant at p &lt; 0.05</w:t>
      </w:r>
      <w:r w:rsidR="00E63CB5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W w:w="19353" w:type="dxa"/>
        <w:tblInd w:w="-993" w:type="dxa"/>
        <w:tblLook w:val="04A0" w:firstRow="1" w:lastRow="0" w:firstColumn="1" w:lastColumn="0" w:noHBand="0" w:noVBand="1"/>
      </w:tblPr>
      <w:tblGrid>
        <w:gridCol w:w="11316"/>
        <w:gridCol w:w="1701"/>
        <w:gridCol w:w="1985"/>
        <w:gridCol w:w="709"/>
        <w:gridCol w:w="1984"/>
        <w:gridCol w:w="813"/>
        <w:gridCol w:w="1012"/>
      </w:tblGrid>
      <w:tr w:rsidR="00BE1BB3" w:rsidRPr="00BE1BB3" w14:paraId="29F90CF2" w14:textId="77777777" w:rsidTr="00BE1BB3">
        <w:trPr>
          <w:trHeight w:val="315"/>
        </w:trPr>
        <w:tc>
          <w:tcPr>
            <w:tcW w:w="1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tbl>
            <w:tblPr>
              <w:tblW w:w="10808" w:type="dxa"/>
              <w:tblLook w:val="04A0" w:firstRow="1" w:lastRow="0" w:firstColumn="1" w:lastColumn="0" w:noHBand="0" w:noVBand="1"/>
            </w:tblPr>
            <w:tblGrid>
              <w:gridCol w:w="2726"/>
              <w:gridCol w:w="142"/>
              <w:gridCol w:w="1701"/>
              <w:gridCol w:w="1984"/>
              <w:gridCol w:w="636"/>
              <w:gridCol w:w="1803"/>
              <w:gridCol w:w="1096"/>
              <w:gridCol w:w="1012"/>
            </w:tblGrid>
            <w:tr w:rsidR="00BE1BB3" w:rsidRPr="00BE1BB3" w14:paraId="3DABF4C7" w14:textId="77777777" w:rsidTr="00E13B71">
              <w:trPr>
                <w:trHeight w:val="315"/>
              </w:trPr>
              <w:tc>
                <w:tcPr>
                  <w:tcW w:w="2726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6508237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  <w:t xml:space="preserve">fixed effects </w:t>
                  </w:r>
                </w:p>
              </w:tc>
              <w:tc>
                <w:tcPr>
                  <w:tcW w:w="1843" w:type="dxa"/>
                  <w:gridSpan w:val="2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9A03BCB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</w:pPr>
                  <w:r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  <w:t>e</w:t>
                  </w:r>
                  <w:r w:rsidRPr="00BE1BB3"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  <w:t>stimate</w:t>
                  </w:r>
                  <w:r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  <w:t xml:space="preserve"> </w:t>
                  </w:r>
                  <w:r w:rsidRPr="00BE1BB3"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  <w:t>±</w:t>
                  </w:r>
                  <w:r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  <w:t xml:space="preserve"> </w:t>
                  </w:r>
                  <w:r w:rsidR="00D01A43"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  <w:t>(</w:t>
                  </w:r>
                  <w:r w:rsidRPr="00BE1BB3"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  <w:t>se</w:t>
                  </w:r>
                  <w:r w:rsidR="00D01A43"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  <w:t>)</w:t>
                  </w:r>
                </w:p>
              </w:tc>
              <w:tc>
                <w:tcPr>
                  <w:tcW w:w="1984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3229CFD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  <w:t xml:space="preserve">type III, Wald χ2 </w:t>
                  </w:r>
                </w:p>
              </w:tc>
              <w:tc>
                <w:tcPr>
                  <w:tcW w:w="636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1ED38E6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  <w:t>p</w:t>
                  </w:r>
                </w:p>
              </w:tc>
              <w:tc>
                <w:tcPr>
                  <w:tcW w:w="1803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4ACC917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  <w:t xml:space="preserve">random effects </w:t>
                  </w:r>
                </w:p>
              </w:tc>
              <w:tc>
                <w:tcPr>
                  <w:tcW w:w="1096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3AB59A9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  <w:t xml:space="preserve">variance </w:t>
                  </w:r>
                </w:p>
              </w:tc>
              <w:tc>
                <w:tcPr>
                  <w:tcW w:w="72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F9B8E38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  <w:t>±</w:t>
                  </w:r>
                  <w:proofErr w:type="spellStart"/>
                  <w:r w:rsidRPr="00BE1BB3"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  <w:t>sd</w:t>
                  </w:r>
                  <w:proofErr w:type="spellEnd"/>
                </w:p>
              </w:tc>
            </w:tr>
            <w:tr w:rsidR="00BE1BB3" w:rsidRPr="00BE1BB3" w14:paraId="11BA1BC7" w14:textId="77777777" w:rsidTr="00E13B71">
              <w:trPr>
                <w:trHeight w:val="315"/>
              </w:trPr>
              <w:tc>
                <w:tcPr>
                  <w:tcW w:w="2868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8DA48A5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intercept</w:t>
                  </w:r>
                </w:p>
              </w:tc>
              <w:tc>
                <w:tcPr>
                  <w:tcW w:w="170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92186F5" w14:textId="77777777" w:rsidR="00BE1BB3" w:rsidRPr="00BE1BB3" w:rsidRDefault="00BE1BB3" w:rsidP="00BE1BB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2.059 (0.059)</w:t>
                  </w:r>
                </w:p>
              </w:tc>
              <w:tc>
                <w:tcPr>
                  <w:tcW w:w="198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6433480" w14:textId="77777777" w:rsidR="00BE1BB3" w:rsidRPr="00BE1BB3" w:rsidRDefault="00BE1BB3" w:rsidP="00BE1BB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</w:p>
              </w:tc>
              <w:tc>
                <w:tcPr>
                  <w:tcW w:w="6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B4207FC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0"/>
                      <w:szCs w:val="20"/>
                      <w:lang w:eastAsia="en-AU"/>
                    </w:rPr>
                  </w:pPr>
                </w:p>
              </w:tc>
              <w:tc>
                <w:tcPr>
                  <w:tcW w:w="180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F39478E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♂ Family</w:t>
                  </w:r>
                </w:p>
              </w:tc>
              <w:tc>
                <w:tcPr>
                  <w:tcW w:w="10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37AF9EA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&lt;0.0001</w:t>
                  </w: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FD24BFE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&lt;0.0001</w:t>
                  </w:r>
                </w:p>
              </w:tc>
            </w:tr>
            <w:tr w:rsidR="00BE1BB3" w:rsidRPr="00BE1BB3" w14:paraId="044F2F86" w14:textId="77777777" w:rsidTr="00E13B71">
              <w:trPr>
                <w:trHeight w:val="315"/>
              </w:trPr>
              <w:tc>
                <w:tcPr>
                  <w:tcW w:w="2868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BC8663B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 xml:space="preserve">RW1 </w:t>
                  </w:r>
                </w:p>
              </w:tc>
              <w:tc>
                <w:tcPr>
                  <w:tcW w:w="170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2069D1B" w14:textId="77777777" w:rsidR="00BE1BB3" w:rsidRPr="00BE1BB3" w:rsidRDefault="00BE1BB3" w:rsidP="00BE1BB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0.408 (2.725)</w:t>
                  </w:r>
                </w:p>
              </w:tc>
              <w:tc>
                <w:tcPr>
                  <w:tcW w:w="198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2C5ED14" w14:textId="77777777" w:rsidR="00BE1BB3" w:rsidRPr="00BE1BB3" w:rsidRDefault="00BE1BB3" w:rsidP="00BE1BB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0.022</w:t>
                  </w:r>
                </w:p>
              </w:tc>
              <w:tc>
                <w:tcPr>
                  <w:tcW w:w="6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E24CAB1" w14:textId="77777777" w:rsidR="00BE1BB3" w:rsidRPr="00BE1BB3" w:rsidRDefault="00BE1BB3" w:rsidP="00BE1BB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0.88</w:t>
                  </w:r>
                </w:p>
              </w:tc>
              <w:tc>
                <w:tcPr>
                  <w:tcW w:w="180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480CB81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♀ Family</w:t>
                  </w:r>
                </w:p>
              </w:tc>
              <w:tc>
                <w:tcPr>
                  <w:tcW w:w="10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C0C0096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&lt;0.0001</w:t>
                  </w: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37F438C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&lt;0.0001</w:t>
                  </w:r>
                </w:p>
              </w:tc>
            </w:tr>
            <w:tr w:rsidR="00BE1BB3" w:rsidRPr="00BE1BB3" w14:paraId="29710FB1" w14:textId="77777777" w:rsidTr="00E13B71">
              <w:trPr>
                <w:trHeight w:val="315"/>
              </w:trPr>
              <w:tc>
                <w:tcPr>
                  <w:tcW w:w="2868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CDEDD1A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RW2</w:t>
                  </w:r>
                </w:p>
              </w:tc>
              <w:tc>
                <w:tcPr>
                  <w:tcW w:w="170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CD51BD7" w14:textId="77777777" w:rsidR="00BE1BB3" w:rsidRPr="00BE1BB3" w:rsidRDefault="00BE1BB3" w:rsidP="00BE1BB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1.447 (3.493)</w:t>
                  </w:r>
                </w:p>
              </w:tc>
              <w:tc>
                <w:tcPr>
                  <w:tcW w:w="198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699E870" w14:textId="77777777" w:rsidR="00BE1BB3" w:rsidRPr="00BE1BB3" w:rsidRDefault="00BE1BB3" w:rsidP="00BE1BB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0.172</w:t>
                  </w:r>
                </w:p>
              </w:tc>
              <w:tc>
                <w:tcPr>
                  <w:tcW w:w="6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976E8A7" w14:textId="77777777" w:rsidR="00BE1BB3" w:rsidRPr="00BE1BB3" w:rsidRDefault="00BE1BB3" w:rsidP="00BE1BB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0.68</w:t>
                  </w:r>
                </w:p>
              </w:tc>
              <w:tc>
                <w:tcPr>
                  <w:tcW w:w="180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1C831F3" w14:textId="77777777" w:rsidR="00BE1BB3" w:rsidRPr="00BE1BB3" w:rsidRDefault="00BE1BB3" w:rsidP="00BE1BB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</w:p>
              </w:tc>
              <w:tc>
                <w:tcPr>
                  <w:tcW w:w="10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831049A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0"/>
                      <w:szCs w:val="20"/>
                      <w:lang w:eastAsia="en-AU"/>
                    </w:rPr>
                  </w:pP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B8A732C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0"/>
                      <w:szCs w:val="20"/>
                      <w:lang w:eastAsia="en-AU"/>
                    </w:rPr>
                  </w:pPr>
                </w:p>
              </w:tc>
            </w:tr>
            <w:tr w:rsidR="00BE1BB3" w:rsidRPr="00BE1BB3" w14:paraId="1BF4917D" w14:textId="77777777" w:rsidTr="00E13B71">
              <w:trPr>
                <w:trHeight w:val="315"/>
              </w:trPr>
              <w:tc>
                <w:tcPr>
                  <w:tcW w:w="2868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173AF52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Baculum Size</w:t>
                  </w:r>
                </w:p>
              </w:tc>
              <w:tc>
                <w:tcPr>
                  <w:tcW w:w="170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E19DB90" w14:textId="77777777" w:rsidR="00BE1BB3" w:rsidRPr="00BE1BB3" w:rsidRDefault="00BE1BB3" w:rsidP="00BE1BB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0.052 (0.109)</w:t>
                  </w:r>
                </w:p>
              </w:tc>
              <w:tc>
                <w:tcPr>
                  <w:tcW w:w="198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1093067" w14:textId="77777777" w:rsidR="00BE1BB3" w:rsidRPr="00BE1BB3" w:rsidRDefault="00BE1BB3" w:rsidP="00BE1BB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0.228</w:t>
                  </w:r>
                </w:p>
              </w:tc>
              <w:tc>
                <w:tcPr>
                  <w:tcW w:w="6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892BA75" w14:textId="77777777" w:rsidR="00BE1BB3" w:rsidRPr="00BE1BB3" w:rsidRDefault="00BE1BB3" w:rsidP="00BE1BB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eastAsia="en-AU"/>
                    </w:rPr>
                    <w:t>0.63</w:t>
                  </w:r>
                </w:p>
              </w:tc>
              <w:tc>
                <w:tcPr>
                  <w:tcW w:w="180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007E894" w14:textId="77777777" w:rsidR="00BE1BB3" w:rsidRPr="00BE1BB3" w:rsidRDefault="00BE1BB3" w:rsidP="00BE1BB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eastAsia="en-AU"/>
                    </w:rPr>
                  </w:pPr>
                </w:p>
              </w:tc>
              <w:tc>
                <w:tcPr>
                  <w:tcW w:w="10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A7259F2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0"/>
                      <w:szCs w:val="20"/>
                      <w:lang w:eastAsia="en-AU"/>
                    </w:rPr>
                  </w:pP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FF16D22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0"/>
                      <w:szCs w:val="20"/>
                      <w:lang w:eastAsia="en-AU"/>
                    </w:rPr>
                  </w:pPr>
                </w:p>
              </w:tc>
            </w:tr>
            <w:tr w:rsidR="00BE1BB3" w:rsidRPr="00BE1BB3" w14:paraId="74DBBA2E" w14:textId="77777777" w:rsidTr="00E13B71">
              <w:trPr>
                <w:trHeight w:val="315"/>
              </w:trPr>
              <w:tc>
                <w:tcPr>
                  <w:tcW w:w="2868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07E1DB0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♀ Extreme</w:t>
                  </w:r>
                </w:p>
              </w:tc>
              <w:tc>
                <w:tcPr>
                  <w:tcW w:w="170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145A208" w14:textId="77777777" w:rsidR="00BE1BB3" w:rsidRPr="00BE1BB3" w:rsidRDefault="00BE1BB3" w:rsidP="00BE1BB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 xml:space="preserve"> -0.043 (0.083)</w:t>
                  </w:r>
                </w:p>
              </w:tc>
              <w:tc>
                <w:tcPr>
                  <w:tcW w:w="198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765F67A" w14:textId="77777777" w:rsidR="00BE1BB3" w:rsidRPr="00BE1BB3" w:rsidRDefault="00BE1BB3" w:rsidP="00BE1BB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0.267</w:t>
                  </w:r>
                </w:p>
              </w:tc>
              <w:tc>
                <w:tcPr>
                  <w:tcW w:w="6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DADA3E7" w14:textId="77777777" w:rsidR="00BE1BB3" w:rsidRPr="00BE1BB3" w:rsidRDefault="00BE1BB3" w:rsidP="00BE1BB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0.61</w:t>
                  </w:r>
                </w:p>
              </w:tc>
              <w:tc>
                <w:tcPr>
                  <w:tcW w:w="180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97598E1" w14:textId="77777777" w:rsidR="00BE1BB3" w:rsidRPr="00BE1BB3" w:rsidRDefault="00BE1BB3" w:rsidP="00BE1BB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</w:p>
              </w:tc>
              <w:tc>
                <w:tcPr>
                  <w:tcW w:w="10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F76BFEA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0"/>
                      <w:szCs w:val="20"/>
                      <w:lang w:eastAsia="en-AU"/>
                    </w:rPr>
                  </w:pP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9AD351F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0"/>
                      <w:szCs w:val="20"/>
                      <w:lang w:eastAsia="en-AU"/>
                    </w:rPr>
                  </w:pPr>
                </w:p>
              </w:tc>
            </w:tr>
            <w:tr w:rsidR="00BE1BB3" w:rsidRPr="00BE1BB3" w14:paraId="3BC85AE7" w14:textId="77777777" w:rsidTr="00E13B71">
              <w:trPr>
                <w:trHeight w:val="315"/>
              </w:trPr>
              <w:tc>
                <w:tcPr>
                  <w:tcW w:w="2868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C826156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RW1 × ♀Extreme</w:t>
                  </w:r>
                </w:p>
              </w:tc>
              <w:tc>
                <w:tcPr>
                  <w:tcW w:w="170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0DCE601" w14:textId="77777777" w:rsidR="00BE1BB3" w:rsidRPr="00BE1BB3" w:rsidRDefault="00BE1BB3" w:rsidP="00BE1BB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 xml:space="preserve"> -0.275 (4.338)</w:t>
                  </w:r>
                </w:p>
              </w:tc>
              <w:tc>
                <w:tcPr>
                  <w:tcW w:w="198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5706BF6" w14:textId="77777777" w:rsidR="00BE1BB3" w:rsidRPr="00BE1BB3" w:rsidRDefault="00BE1BB3" w:rsidP="00BE1BB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0.004</w:t>
                  </w:r>
                </w:p>
              </w:tc>
              <w:tc>
                <w:tcPr>
                  <w:tcW w:w="6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4EA8DAA" w14:textId="77777777" w:rsidR="00BE1BB3" w:rsidRPr="00BE1BB3" w:rsidRDefault="00BE1BB3" w:rsidP="00BE1BB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0.95</w:t>
                  </w:r>
                </w:p>
              </w:tc>
              <w:tc>
                <w:tcPr>
                  <w:tcW w:w="180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5498FAB" w14:textId="77777777" w:rsidR="00BE1BB3" w:rsidRPr="00BE1BB3" w:rsidRDefault="00BE1BB3" w:rsidP="00BE1BB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</w:p>
              </w:tc>
              <w:tc>
                <w:tcPr>
                  <w:tcW w:w="10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21975F4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0"/>
                      <w:szCs w:val="20"/>
                      <w:lang w:eastAsia="en-AU"/>
                    </w:rPr>
                  </w:pP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5CEDB86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0"/>
                      <w:szCs w:val="20"/>
                      <w:lang w:eastAsia="en-AU"/>
                    </w:rPr>
                  </w:pPr>
                </w:p>
              </w:tc>
            </w:tr>
            <w:tr w:rsidR="00BE1BB3" w:rsidRPr="00BE1BB3" w14:paraId="77A0369E" w14:textId="77777777" w:rsidTr="00E13B71">
              <w:trPr>
                <w:trHeight w:val="315"/>
              </w:trPr>
              <w:tc>
                <w:tcPr>
                  <w:tcW w:w="2868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05424BD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RW2 × ♀Extreme</w:t>
                  </w:r>
                </w:p>
              </w:tc>
              <w:tc>
                <w:tcPr>
                  <w:tcW w:w="170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71231D1" w14:textId="77777777" w:rsidR="00BE1BB3" w:rsidRPr="00BE1BB3" w:rsidRDefault="00BE1BB3" w:rsidP="00BE1BB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 xml:space="preserve"> -5.975 (5.750)</w:t>
                  </w:r>
                </w:p>
              </w:tc>
              <w:tc>
                <w:tcPr>
                  <w:tcW w:w="198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00DD985" w14:textId="77777777" w:rsidR="00BE1BB3" w:rsidRPr="00BE1BB3" w:rsidRDefault="00BE1BB3" w:rsidP="00BE1BB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1.079</w:t>
                  </w:r>
                </w:p>
              </w:tc>
              <w:tc>
                <w:tcPr>
                  <w:tcW w:w="63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E5E9ECF" w14:textId="77777777" w:rsidR="00BE1BB3" w:rsidRPr="00BE1BB3" w:rsidRDefault="00BE1BB3" w:rsidP="00BE1BB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0.29</w:t>
                  </w:r>
                </w:p>
              </w:tc>
              <w:tc>
                <w:tcPr>
                  <w:tcW w:w="180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EFF165B" w14:textId="77777777" w:rsidR="00BE1BB3" w:rsidRPr="00BE1BB3" w:rsidRDefault="00BE1BB3" w:rsidP="00BE1BB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</w:p>
              </w:tc>
              <w:tc>
                <w:tcPr>
                  <w:tcW w:w="10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B0992DF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0"/>
                      <w:szCs w:val="20"/>
                      <w:lang w:eastAsia="en-AU"/>
                    </w:rPr>
                  </w:pP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95471D8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0"/>
                      <w:szCs w:val="20"/>
                      <w:lang w:eastAsia="en-AU"/>
                    </w:rPr>
                  </w:pPr>
                </w:p>
              </w:tc>
            </w:tr>
            <w:tr w:rsidR="00BE1BB3" w:rsidRPr="00BE1BB3" w14:paraId="5CD1930A" w14:textId="77777777" w:rsidTr="00E13B71">
              <w:trPr>
                <w:trHeight w:val="315"/>
              </w:trPr>
              <w:tc>
                <w:tcPr>
                  <w:tcW w:w="2868" w:type="dxa"/>
                  <w:gridSpan w:val="2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85C52B8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Baculum Size × ♀Extreme</w:t>
                  </w:r>
                </w:p>
              </w:tc>
              <w:tc>
                <w:tcPr>
                  <w:tcW w:w="1701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8DE387B" w14:textId="77777777" w:rsidR="00BE1BB3" w:rsidRPr="00BE1BB3" w:rsidRDefault="00BE1BB3" w:rsidP="00BE1BB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 xml:space="preserve"> -0.024 (0.171)</w:t>
                  </w:r>
                </w:p>
              </w:tc>
              <w:tc>
                <w:tcPr>
                  <w:tcW w:w="1984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029A625" w14:textId="77777777" w:rsidR="00BE1BB3" w:rsidRPr="00BE1BB3" w:rsidRDefault="00BE1BB3" w:rsidP="00BE1BB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0.019</w:t>
                  </w:r>
                </w:p>
              </w:tc>
              <w:tc>
                <w:tcPr>
                  <w:tcW w:w="636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8D79CA7" w14:textId="77777777" w:rsidR="00BE1BB3" w:rsidRPr="00BE1BB3" w:rsidRDefault="00BE1BB3" w:rsidP="00BE1BB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0.88</w:t>
                  </w:r>
                </w:p>
              </w:tc>
              <w:tc>
                <w:tcPr>
                  <w:tcW w:w="1803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2A189E3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 </w:t>
                  </w:r>
                </w:p>
              </w:tc>
              <w:tc>
                <w:tcPr>
                  <w:tcW w:w="1096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A338D6C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 </w:t>
                  </w:r>
                </w:p>
              </w:tc>
              <w:tc>
                <w:tcPr>
                  <w:tcW w:w="720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6C55EC6" w14:textId="77777777" w:rsidR="00BE1BB3" w:rsidRPr="00BE1BB3" w:rsidRDefault="00BE1BB3" w:rsidP="00BE1BB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BE1BB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 </w:t>
                  </w:r>
                </w:p>
              </w:tc>
            </w:tr>
          </w:tbl>
          <w:p w14:paraId="6F02E0EA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7B5BA1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771B9D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6B0DA3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F6D127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C27BB8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10FE4F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</w:p>
        </w:tc>
      </w:tr>
      <w:tr w:rsidR="00BE1BB3" w:rsidRPr="00BE1BB3" w14:paraId="441CA6C4" w14:textId="77777777" w:rsidTr="00BE1BB3">
        <w:trPr>
          <w:trHeight w:val="315"/>
        </w:trPr>
        <w:tc>
          <w:tcPr>
            <w:tcW w:w="1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725723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85AE8A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8588ED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E2A6B1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21AFCA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61A9E7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BFF4BC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BE1BB3" w:rsidRPr="00BE1BB3" w14:paraId="0E75E789" w14:textId="77777777" w:rsidTr="00BE1BB3">
        <w:trPr>
          <w:trHeight w:val="315"/>
        </w:trPr>
        <w:tc>
          <w:tcPr>
            <w:tcW w:w="1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367835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AE5C46" w14:textId="77777777" w:rsidR="00BE1BB3" w:rsidRPr="00BE1BB3" w:rsidRDefault="00BE1BB3" w:rsidP="00BE1BB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16CD28" w14:textId="77777777" w:rsidR="00BE1BB3" w:rsidRPr="00BE1BB3" w:rsidRDefault="00BE1BB3" w:rsidP="00BE1BB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C96EAB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A7689E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654EB7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8989BD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</w:tr>
      <w:tr w:rsidR="00BE1BB3" w:rsidRPr="00BE1BB3" w14:paraId="573842E3" w14:textId="77777777" w:rsidTr="00BE1BB3">
        <w:trPr>
          <w:trHeight w:val="315"/>
        </w:trPr>
        <w:tc>
          <w:tcPr>
            <w:tcW w:w="1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403E5F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A5A6EB" w14:textId="77777777" w:rsidR="00BE1BB3" w:rsidRPr="00BE1BB3" w:rsidRDefault="00BE1BB3" w:rsidP="00BE1BB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014823" w14:textId="77777777" w:rsidR="00BE1BB3" w:rsidRPr="00BE1BB3" w:rsidRDefault="00BE1BB3" w:rsidP="00BE1BB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39141F" w14:textId="77777777" w:rsidR="00BE1BB3" w:rsidRPr="00BE1BB3" w:rsidRDefault="00BE1BB3" w:rsidP="00BE1BB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C5C5F2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47C933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FEA622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</w:tr>
      <w:tr w:rsidR="00BE1BB3" w:rsidRPr="00BE1BB3" w14:paraId="420037EE" w14:textId="77777777" w:rsidTr="00BE1BB3">
        <w:trPr>
          <w:trHeight w:val="315"/>
        </w:trPr>
        <w:tc>
          <w:tcPr>
            <w:tcW w:w="1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912016" w14:textId="77777777" w:rsidR="007B1327" w:rsidRDefault="007B1327" w:rsidP="004334A3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14:paraId="0A6F45B6" w14:textId="77777777" w:rsidR="007B1327" w:rsidRDefault="007B1327" w:rsidP="004334A3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14:paraId="3B96A7C0" w14:textId="77777777" w:rsidR="007B1327" w:rsidRDefault="007B1327" w:rsidP="004334A3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14:paraId="42F48E94" w14:textId="77777777" w:rsidR="007B1327" w:rsidRDefault="007B1327" w:rsidP="004334A3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14:paraId="3B0611E1" w14:textId="77777777" w:rsidR="007B1327" w:rsidRDefault="007B1327" w:rsidP="004334A3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14:paraId="627FEC7E" w14:textId="77777777" w:rsidR="007B1327" w:rsidRDefault="007B1327" w:rsidP="004334A3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14:paraId="0991F742" w14:textId="77777777" w:rsidR="007B1327" w:rsidRDefault="007B1327" w:rsidP="004334A3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14:paraId="5EBE2646" w14:textId="77777777" w:rsidR="007B1327" w:rsidRDefault="007B1327" w:rsidP="004334A3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14:paraId="0B597CC6" w14:textId="77777777" w:rsidR="007B1327" w:rsidRDefault="007B1327" w:rsidP="004334A3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14:paraId="40FC0B5E" w14:textId="77777777" w:rsidR="007B1327" w:rsidRDefault="007B1327" w:rsidP="004334A3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14:paraId="42E0C3EE" w14:textId="77777777" w:rsidR="007B1327" w:rsidRDefault="007B1327" w:rsidP="004334A3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14:paraId="1E16D247" w14:textId="77777777" w:rsidR="007B1327" w:rsidRDefault="007B1327" w:rsidP="004334A3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14:paraId="1250B025" w14:textId="77777777" w:rsidR="007B1327" w:rsidRDefault="007B1327" w:rsidP="004334A3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14:paraId="69997BAE" w14:textId="77777777" w:rsidR="007B1327" w:rsidRDefault="007B1327" w:rsidP="004334A3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14:paraId="6572C421" w14:textId="77777777" w:rsidR="007B1327" w:rsidRDefault="007B1327" w:rsidP="004334A3">
            <w:pPr>
              <w:spacing w:after="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14:paraId="246AE4D2" w14:textId="4E517310" w:rsidR="004334A3" w:rsidRDefault="004334A3" w:rsidP="007240A6">
            <w:pPr>
              <w:spacing w:after="0" w:line="480" w:lineRule="auto"/>
              <w:ind w:left="889" w:right="1146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Table S</w:t>
            </w:r>
            <w:r w:rsidR="00093213">
              <w:rPr>
                <w:rFonts w:ascii="Times New Roman" w:hAnsi="Times New Roman" w:cs="Times New Roman"/>
                <w:b/>
                <w:sz w:val="24"/>
                <w:szCs w:val="24"/>
              </w:rPr>
              <w:t>5</w:t>
            </w:r>
            <w:r w:rsidRPr="00BE1BB3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General Linear Mixed Model (GLMM) </w:t>
            </w:r>
            <w:r w:rsidR="00DF2CFE">
              <w:rPr>
                <w:rFonts w:ascii="Times New Roman" w:hAnsi="Times New Roman" w:cs="Times New Roman"/>
                <w:sz w:val="24"/>
                <w:szCs w:val="24"/>
              </w:rPr>
              <w:t>of the effect of baculum morphology and its interaction with female genetic background on embryo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viability. </w:t>
            </w:r>
            <w:r w:rsidR="00E63CB5" w:rsidRPr="002D1E81">
              <w:rPr>
                <w:rFonts w:ascii="Times New Roman" w:hAnsi="Times New Roman" w:cs="Times New Roman"/>
                <w:sz w:val="24"/>
                <w:szCs w:val="24"/>
              </w:rPr>
              <w:t>Values in italics are significant at p &lt; 0.05</w:t>
            </w:r>
            <w:r w:rsidR="00E63CB5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tbl>
            <w:tblPr>
              <w:tblW w:w="10666" w:type="dxa"/>
              <w:tblLook w:val="04A0" w:firstRow="1" w:lastRow="0" w:firstColumn="1" w:lastColumn="0" w:noHBand="0" w:noVBand="1"/>
            </w:tblPr>
            <w:tblGrid>
              <w:gridCol w:w="3010"/>
              <w:gridCol w:w="1701"/>
              <w:gridCol w:w="1277"/>
              <w:gridCol w:w="709"/>
              <w:gridCol w:w="1843"/>
              <w:gridCol w:w="1134"/>
              <w:gridCol w:w="1012"/>
            </w:tblGrid>
            <w:tr w:rsidR="004334A3" w:rsidRPr="004334A3" w14:paraId="057685B8" w14:textId="77777777" w:rsidTr="00E13B71">
              <w:trPr>
                <w:trHeight w:val="315"/>
              </w:trPr>
              <w:tc>
                <w:tcPr>
                  <w:tcW w:w="301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3D90469" w14:textId="77777777" w:rsidR="004334A3" w:rsidRPr="004334A3" w:rsidRDefault="004334A3" w:rsidP="004334A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  <w:t xml:space="preserve">fixed effects </w:t>
                  </w:r>
                </w:p>
              </w:tc>
              <w:tc>
                <w:tcPr>
                  <w:tcW w:w="170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78B0BDC" w14:textId="77777777" w:rsidR="004334A3" w:rsidRPr="004334A3" w:rsidRDefault="004334A3" w:rsidP="004334A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</w:pPr>
                  <w:r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  <w:t>e</w:t>
                  </w:r>
                  <w:r w:rsidRPr="004334A3"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  <w:t>stimate</w:t>
                  </w:r>
                  <w:r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  <w:t xml:space="preserve"> </w:t>
                  </w:r>
                  <w:r w:rsidRPr="004334A3"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  <w:t>±</w:t>
                  </w:r>
                  <w:r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  <w:t xml:space="preserve"> </w:t>
                  </w:r>
                  <w:r w:rsidR="00D01A43"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  <w:t>(</w:t>
                  </w:r>
                  <w:r w:rsidRPr="004334A3"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  <w:t>se</w:t>
                  </w:r>
                  <w:r w:rsidR="00D01A43"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  <w:t>)</w:t>
                  </w:r>
                </w:p>
              </w:tc>
              <w:tc>
                <w:tcPr>
                  <w:tcW w:w="1277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C52B6FD" w14:textId="77777777" w:rsidR="004334A3" w:rsidRPr="004334A3" w:rsidRDefault="004334A3" w:rsidP="004334A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  <w:t xml:space="preserve">type III, Wald χ2 </w:t>
                  </w:r>
                </w:p>
              </w:tc>
              <w:tc>
                <w:tcPr>
                  <w:tcW w:w="709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C42C700" w14:textId="77777777" w:rsidR="004334A3" w:rsidRPr="004334A3" w:rsidRDefault="004334A3" w:rsidP="004334A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  <w:t>p</w:t>
                  </w:r>
                </w:p>
              </w:tc>
              <w:tc>
                <w:tcPr>
                  <w:tcW w:w="1843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8D92298" w14:textId="77777777" w:rsidR="004334A3" w:rsidRPr="004334A3" w:rsidRDefault="004334A3" w:rsidP="004334A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  <w:t xml:space="preserve">random effects </w:t>
                  </w:r>
                </w:p>
              </w:tc>
              <w:tc>
                <w:tcPr>
                  <w:tcW w:w="1134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D10E1A8" w14:textId="77777777" w:rsidR="004334A3" w:rsidRPr="004334A3" w:rsidRDefault="004334A3" w:rsidP="004334A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  <w:t xml:space="preserve">variance </w:t>
                  </w:r>
                </w:p>
              </w:tc>
              <w:tc>
                <w:tcPr>
                  <w:tcW w:w="99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BADCBF6" w14:textId="77777777" w:rsidR="004334A3" w:rsidRPr="004334A3" w:rsidRDefault="004334A3" w:rsidP="004334A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  <w:t>±</w:t>
                  </w:r>
                  <w:proofErr w:type="spellStart"/>
                  <w:r w:rsidRPr="004334A3">
                    <w:rPr>
                      <w:rFonts w:ascii="Times New Roman" w:eastAsia="Times New Roman" w:hAnsi="Times New Roman" w:cs="Times New Roman"/>
                      <w:b/>
                      <w:bCs/>
                      <w:color w:val="000000"/>
                      <w:sz w:val="24"/>
                      <w:szCs w:val="24"/>
                      <w:lang w:eastAsia="en-AU"/>
                    </w:rPr>
                    <w:t>sd</w:t>
                  </w:r>
                  <w:proofErr w:type="spellEnd"/>
                </w:p>
              </w:tc>
            </w:tr>
            <w:tr w:rsidR="004334A3" w:rsidRPr="004334A3" w14:paraId="16258F38" w14:textId="77777777" w:rsidTr="00E13B71">
              <w:trPr>
                <w:trHeight w:val="315"/>
              </w:trPr>
              <w:tc>
                <w:tcPr>
                  <w:tcW w:w="30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EF4A64E" w14:textId="77777777" w:rsidR="004334A3" w:rsidRPr="004334A3" w:rsidRDefault="004334A3" w:rsidP="004334A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intercept</w:t>
                  </w:r>
                </w:p>
              </w:tc>
              <w:tc>
                <w:tcPr>
                  <w:tcW w:w="170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A9CDC98" w14:textId="77777777" w:rsidR="004334A3" w:rsidRPr="004334A3" w:rsidRDefault="004334A3" w:rsidP="004334A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2.874 (0.318)</w:t>
                  </w:r>
                </w:p>
              </w:tc>
              <w:tc>
                <w:tcPr>
                  <w:tcW w:w="127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EC7A063" w14:textId="77777777" w:rsidR="004334A3" w:rsidRPr="004334A3" w:rsidRDefault="004334A3" w:rsidP="004334A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</w:p>
              </w:tc>
              <w:tc>
                <w:tcPr>
                  <w:tcW w:w="70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B60E8D4" w14:textId="77777777" w:rsidR="004334A3" w:rsidRPr="004334A3" w:rsidRDefault="004334A3" w:rsidP="004334A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0"/>
                      <w:szCs w:val="20"/>
                      <w:lang w:eastAsia="en-AU"/>
                    </w:rPr>
                  </w:pPr>
                </w:p>
              </w:tc>
              <w:tc>
                <w:tcPr>
                  <w:tcW w:w="184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FD0F863" w14:textId="77777777" w:rsidR="004334A3" w:rsidRPr="004334A3" w:rsidRDefault="004334A3" w:rsidP="004334A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♂ Family</w:t>
                  </w:r>
                </w:p>
              </w:tc>
              <w:tc>
                <w:tcPr>
                  <w:tcW w:w="113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ED5D30C" w14:textId="77777777" w:rsidR="004334A3" w:rsidRPr="004334A3" w:rsidRDefault="004334A3" w:rsidP="00E13B71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&lt;0.0001</w:t>
                  </w:r>
                </w:p>
              </w:tc>
              <w:tc>
                <w:tcPr>
                  <w:tcW w:w="9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C0E281D" w14:textId="77777777" w:rsidR="004334A3" w:rsidRPr="004334A3" w:rsidRDefault="004334A3" w:rsidP="00E13B71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&lt;0.0001</w:t>
                  </w:r>
                </w:p>
              </w:tc>
            </w:tr>
            <w:tr w:rsidR="004334A3" w:rsidRPr="004334A3" w14:paraId="3CF3A958" w14:textId="77777777" w:rsidTr="00E13B71">
              <w:trPr>
                <w:trHeight w:val="315"/>
              </w:trPr>
              <w:tc>
                <w:tcPr>
                  <w:tcW w:w="30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9F4110A" w14:textId="77777777" w:rsidR="004334A3" w:rsidRPr="004334A3" w:rsidRDefault="004334A3" w:rsidP="004334A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 xml:space="preserve">RW1 </w:t>
                  </w:r>
                </w:p>
              </w:tc>
              <w:tc>
                <w:tcPr>
                  <w:tcW w:w="170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33E813A" w14:textId="77777777" w:rsidR="004334A3" w:rsidRPr="004334A3" w:rsidRDefault="004334A3" w:rsidP="004334A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4.631 (11.741)</w:t>
                  </w:r>
                </w:p>
              </w:tc>
              <w:tc>
                <w:tcPr>
                  <w:tcW w:w="127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FF06AAE" w14:textId="77777777" w:rsidR="004334A3" w:rsidRPr="004334A3" w:rsidRDefault="004334A3" w:rsidP="004334A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0.156</w:t>
                  </w:r>
                </w:p>
              </w:tc>
              <w:tc>
                <w:tcPr>
                  <w:tcW w:w="70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5398287" w14:textId="77777777" w:rsidR="004334A3" w:rsidRPr="004334A3" w:rsidRDefault="004334A3" w:rsidP="004334A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0.69</w:t>
                  </w:r>
                </w:p>
              </w:tc>
              <w:tc>
                <w:tcPr>
                  <w:tcW w:w="184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A5175D8" w14:textId="77777777" w:rsidR="004334A3" w:rsidRPr="004334A3" w:rsidRDefault="004334A3" w:rsidP="004334A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♀ Family</w:t>
                  </w:r>
                </w:p>
              </w:tc>
              <w:tc>
                <w:tcPr>
                  <w:tcW w:w="113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222C299" w14:textId="77777777" w:rsidR="004334A3" w:rsidRPr="004334A3" w:rsidRDefault="004334A3" w:rsidP="00E13B71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0.227</w:t>
                  </w:r>
                </w:p>
              </w:tc>
              <w:tc>
                <w:tcPr>
                  <w:tcW w:w="9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A904D55" w14:textId="77777777" w:rsidR="004334A3" w:rsidRPr="004334A3" w:rsidRDefault="004334A3" w:rsidP="00E13B71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0.477</w:t>
                  </w:r>
                </w:p>
              </w:tc>
            </w:tr>
            <w:tr w:rsidR="004334A3" w:rsidRPr="004334A3" w14:paraId="0F8E6601" w14:textId="77777777" w:rsidTr="00E13B71">
              <w:trPr>
                <w:trHeight w:val="315"/>
              </w:trPr>
              <w:tc>
                <w:tcPr>
                  <w:tcW w:w="30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AB46B49" w14:textId="77777777" w:rsidR="004334A3" w:rsidRPr="004334A3" w:rsidRDefault="004334A3" w:rsidP="004334A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RW2</w:t>
                  </w:r>
                </w:p>
              </w:tc>
              <w:tc>
                <w:tcPr>
                  <w:tcW w:w="170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684B2F4" w14:textId="77777777" w:rsidR="004334A3" w:rsidRPr="004334A3" w:rsidRDefault="004334A3" w:rsidP="004334A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 xml:space="preserve"> 0.923 (14.699)</w:t>
                  </w:r>
                </w:p>
              </w:tc>
              <w:tc>
                <w:tcPr>
                  <w:tcW w:w="127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BD1EF8A" w14:textId="77777777" w:rsidR="004334A3" w:rsidRPr="004334A3" w:rsidRDefault="004334A3" w:rsidP="004334A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0.004</w:t>
                  </w:r>
                </w:p>
              </w:tc>
              <w:tc>
                <w:tcPr>
                  <w:tcW w:w="70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FDF641D" w14:textId="77777777" w:rsidR="004334A3" w:rsidRPr="004334A3" w:rsidRDefault="004334A3" w:rsidP="004334A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0.95</w:t>
                  </w:r>
                </w:p>
              </w:tc>
              <w:tc>
                <w:tcPr>
                  <w:tcW w:w="184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810845A" w14:textId="77777777" w:rsidR="004334A3" w:rsidRPr="004334A3" w:rsidRDefault="004334A3" w:rsidP="004334A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</w:p>
              </w:tc>
              <w:tc>
                <w:tcPr>
                  <w:tcW w:w="113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CB2460A" w14:textId="77777777" w:rsidR="004334A3" w:rsidRPr="004334A3" w:rsidRDefault="004334A3" w:rsidP="00E13B71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0"/>
                      <w:szCs w:val="20"/>
                      <w:lang w:eastAsia="en-AU"/>
                    </w:rPr>
                  </w:pPr>
                </w:p>
              </w:tc>
              <w:tc>
                <w:tcPr>
                  <w:tcW w:w="9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E35C334" w14:textId="77777777" w:rsidR="004334A3" w:rsidRPr="004334A3" w:rsidRDefault="004334A3" w:rsidP="00E13B71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0"/>
                      <w:szCs w:val="20"/>
                      <w:lang w:eastAsia="en-AU"/>
                    </w:rPr>
                  </w:pPr>
                </w:p>
              </w:tc>
            </w:tr>
            <w:tr w:rsidR="004334A3" w:rsidRPr="004334A3" w14:paraId="0594B409" w14:textId="77777777" w:rsidTr="00E13B71">
              <w:trPr>
                <w:trHeight w:val="315"/>
              </w:trPr>
              <w:tc>
                <w:tcPr>
                  <w:tcW w:w="30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4EBEC1C" w14:textId="77777777" w:rsidR="004334A3" w:rsidRPr="004334A3" w:rsidRDefault="004334A3" w:rsidP="004334A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Baculum Size</w:t>
                  </w:r>
                </w:p>
              </w:tc>
              <w:tc>
                <w:tcPr>
                  <w:tcW w:w="170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9CDCD68" w14:textId="77777777" w:rsidR="004334A3" w:rsidRPr="004334A3" w:rsidRDefault="004334A3" w:rsidP="004334A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0.885 (0.511)</w:t>
                  </w:r>
                </w:p>
              </w:tc>
              <w:tc>
                <w:tcPr>
                  <w:tcW w:w="127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74DE372" w14:textId="77777777" w:rsidR="004334A3" w:rsidRPr="004334A3" w:rsidRDefault="004334A3" w:rsidP="004334A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3.006</w:t>
                  </w:r>
                </w:p>
              </w:tc>
              <w:tc>
                <w:tcPr>
                  <w:tcW w:w="70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21B965C" w14:textId="77777777" w:rsidR="004334A3" w:rsidRPr="004334A3" w:rsidRDefault="004334A3" w:rsidP="004334A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eastAsia="en-AU"/>
                    </w:rPr>
                    <w:t>0.08</w:t>
                  </w:r>
                </w:p>
              </w:tc>
              <w:tc>
                <w:tcPr>
                  <w:tcW w:w="184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7640A54" w14:textId="77777777" w:rsidR="004334A3" w:rsidRPr="004334A3" w:rsidRDefault="004334A3" w:rsidP="004334A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  <w:lang w:eastAsia="en-AU"/>
                    </w:rPr>
                  </w:pPr>
                </w:p>
              </w:tc>
              <w:tc>
                <w:tcPr>
                  <w:tcW w:w="113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3ED4096" w14:textId="77777777" w:rsidR="004334A3" w:rsidRPr="004334A3" w:rsidRDefault="004334A3" w:rsidP="004334A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0"/>
                      <w:szCs w:val="20"/>
                      <w:lang w:eastAsia="en-AU"/>
                    </w:rPr>
                  </w:pPr>
                </w:p>
              </w:tc>
              <w:tc>
                <w:tcPr>
                  <w:tcW w:w="9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FD3A603" w14:textId="77777777" w:rsidR="004334A3" w:rsidRPr="004334A3" w:rsidRDefault="004334A3" w:rsidP="004334A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0"/>
                      <w:szCs w:val="20"/>
                      <w:lang w:eastAsia="en-AU"/>
                    </w:rPr>
                  </w:pPr>
                </w:p>
              </w:tc>
            </w:tr>
            <w:tr w:rsidR="004334A3" w:rsidRPr="004334A3" w14:paraId="6A2891BE" w14:textId="77777777" w:rsidTr="00E13B71">
              <w:trPr>
                <w:trHeight w:val="315"/>
              </w:trPr>
              <w:tc>
                <w:tcPr>
                  <w:tcW w:w="30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4CB62CF" w14:textId="77777777" w:rsidR="004334A3" w:rsidRPr="004334A3" w:rsidRDefault="004334A3" w:rsidP="004334A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♀ Extreme</w:t>
                  </w:r>
                </w:p>
              </w:tc>
              <w:tc>
                <w:tcPr>
                  <w:tcW w:w="170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99A791C" w14:textId="77777777" w:rsidR="004334A3" w:rsidRPr="004334A3" w:rsidRDefault="004334A3" w:rsidP="004334A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 xml:space="preserve"> -0.354 (0.347)</w:t>
                  </w:r>
                </w:p>
              </w:tc>
              <w:tc>
                <w:tcPr>
                  <w:tcW w:w="127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625262D" w14:textId="77777777" w:rsidR="004334A3" w:rsidRPr="004334A3" w:rsidRDefault="004334A3" w:rsidP="004334A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1.044</w:t>
                  </w:r>
                </w:p>
              </w:tc>
              <w:tc>
                <w:tcPr>
                  <w:tcW w:w="70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A3661B1" w14:textId="77777777" w:rsidR="004334A3" w:rsidRPr="004334A3" w:rsidRDefault="004334A3" w:rsidP="004334A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0.18</w:t>
                  </w:r>
                </w:p>
              </w:tc>
              <w:tc>
                <w:tcPr>
                  <w:tcW w:w="184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34E98DF" w14:textId="77777777" w:rsidR="004334A3" w:rsidRPr="004334A3" w:rsidRDefault="004334A3" w:rsidP="004334A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</w:p>
              </w:tc>
              <w:tc>
                <w:tcPr>
                  <w:tcW w:w="113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94B6720" w14:textId="77777777" w:rsidR="004334A3" w:rsidRPr="004334A3" w:rsidRDefault="004334A3" w:rsidP="004334A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0"/>
                      <w:szCs w:val="20"/>
                      <w:lang w:eastAsia="en-AU"/>
                    </w:rPr>
                  </w:pPr>
                </w:p>
              </w:tc>
              <w:tc>
                <w:tcPr>
                  <w:tcW w:w="9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CBFEE5E" w14:textId="77777777" w:rsidR="004334A3" w:rsidRPr="004334A3" w:rsidRDefault="004334A3" w:rsidP="004334A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0"/>
                      <w:szCs w:val="20"/>
                      <w:lang w:eastAsia="en-AU"/>
                    </w:rPr>
                  </w:pPr>
                </w:p>
              </w:tc>
            </w:tr>
            <w:tr w:rsidR="004334A3" w:rsidRPr="004334A3" w14:paraId="3E714765" w14:textId="77777777" w:rsidTr="00E13B71">
              <w:trPr>
                <w:trHeight w:val="315"/>
              </w:trPr>
              <w:tc>
                <w:tcPr>
                  <w:tcW w:w="30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16C2122" w14:textId="77777777" w:rsidR="004334A3" w:rsidRPr="004334A3" w:rsidRDefault="004334A3" w:rsidP="004334A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RW1 × ♀Extreme</w:t>
                  </w:r>
                </w:p>
              </w:tc>
              <w:tc>
                <w:tcPr>
                  <w:tcW w:w="170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C3FD98A" w14:textId="77777777" w:rsidR="004334A3" w:rsidRPr="004334A3" w:rsidRDefault="004334A3" w:rsidP="004334A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 xml:space="preserve"> -10.11 (17.11</w:t>
                  </w: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)</w:t>
                  </w:r>
                </w:p>
              </w:tc>
              <w:tc>
                <w:tcPr>
                  <w:tcW w:w="127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88941D9" w14:textId="77777777" w:rsidR="004334A3" w:rsidRPr="004334A3" w:rsidRDefault="004334A3" w:rsidP="004334A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0.349</w:t>
                  </w:r>
                </w:p>
              </w:tc>
              <w:tc>
                <w:tcPr>
                  <w:tcW w:w="70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4AFFCF2" w14:textId="77777777" w:rsidR="004334A3" w:rsidRPr="004334A3" w:rsidRDefault="004334A3" w:rsidP="004334A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0.54</w:t>
                  </w:r>
                </w:p>
              </w:tc>
              <w:tc>
                <w:tcPr>
                  <w:tcW w:w="184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E87A4F6" w14:textId="77777777" w:rsidR="004334A3" w:rsidRPr="004334A3" w:rsidRDefault="004334A3" w:rsidP="004334A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</w:p>
              </w:tc>
              <w:tc>
                <w:tcPr>
                  <w:tcW w:w="113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4D02B11" w14:textId="77777777" w:rsidR="004334A3" w:rsidRPr="004334A3" w:rsidRDefault="004334A3" w:rsidP="004334A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0"/>
                      <w:szCs w:val="20"/>
                      <w:lang w:eastAsia="en-AU"/>
                    </w:rPr>
                  </w:pPr>
                </w:p>
              </w:tc>
              <w:tc>
                <w:tcPr>
                  <w:tcW w:w="9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110D968" w14:textId="77777777" w:rsidR="004334A3" w:rsidRPr="004334A3" w:rsidRDefault="004334A3" w:rsidP="004334A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0"/>
                      <w:szCs w:val="20"/>
                      <w:lang w:eastAsia="en-AU"/>
                    </w:rPr>
                  </w:pPr>
                </w:p>
              </w:tc>
            </w:tr>
            <w:tr w:rsidR="004334A3" w:rsidRPr="004334A3" w14:paraId="5527B4FB" w14:textId="77777777" w:rsidTr="00E13B71">
              <w:trPr>
                <w:trHeight w:val="315"/>
              </w:trPr>
              <w:tc>
                <w:tcPr>
                  <w:tcW w:w="30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ACCB4A7" w14:textId="77777777" w:rsidR="004334A3" w:rsidRPr="004334A3" w:rsidRDefault="004334A3" w:rsidP="004334A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RW2 × ♀Extreme</w:t>
                  </w:r>
                </w:p>
              </w:tc>
              <w:tc>
                <w:tcPr>
                  <w:tcW w:w="1701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A3B1EAB" w14:textId="77777777" w:rsidR="004334A3" w:rsidRPr="004334A3" w:rsidRDefault="004334A3" w:rsidP="004334A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6.531 (21.766)</w:t>
                  </w:r>
                </w:p>
              </w:tc>
              <w:tc>
                <w:tcPr>
                  <w:tcW w:w="1277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9146236" w14:textId="77777777" w:rsidR="004334A3" w:rsidRPr="004334A3" w:rsidRDefault="004334A3" w:rsidP="004334A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0.090</w:t>
                  </w:r>
                </w:p>
              </w:tc>
              <w:tc>
                <w:tcPr>
                  <w:tcW w:w="70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E086E28" w14:textId="77777777" w:rsidR="004334A3" w:rsidRPr="004334A3" w:rsidRDefault="004334A3" w:rsidP="004334A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0.62</w:t>
                  </w:r>
                </w:p>
              </w:tc>
              <w:tc>
                <w:tcPr>
                  <w:tcW w:w="184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476EBBE" w14:textId="77777777" w:rsidR="004334A3" w:rsidRPr="004334A3" w:rsidRDefault="004334A3" w:rsidP="004334A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</w:p>
              </w:tc>
              <w:tc>
                <w:tcPr>
                  <w:tcW w:w="113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13EB18F" w14:textId="77777777" w:rsidR="004334A3" w:rsidRPr="004334A3" w:rsidRDefault="004334A3" w:rsidP="004334A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0"/>
                      <w:szCs w:val="20"/>
                      <w:lang w:eastAsia="en-AU"/>
                    </w:rPr>
                  </w:pPr>
                </w:p>
              </w:tc>
              <w:tc>
                <w:tcPr>
                  <w:tcW w:w="9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D2EBD7A" w14:textId="77777777" w:rsidR="004334A3" w:rsidRPr="004334A3" w:rsidRDefault="004334A3" w:rsidP="004334A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0"/>
                      <w:szCs w:val="20"/>
                      <w:lang w:eastAsia="en-AU"/>
                    </w:rPr>
                  </w:pPr>
                </w:p>
              </w:tc>
            </w:tr>
            <w:tr w:rsidR="004334A3" w:rsidRPr="004334A3" w14:paraId="4B5A8754" w14:textId="77777777" w:rsidTr="00E13B71">
              <w:trPr>
                <w:trHeight w:val="315"/>
              </w:trPr>
              <w:tc>
                <w:tcPr>
                  <w:tcW w:w="3010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F56DBD8" w14:textId="77777777" w:rsidR="004334A3" w:rsidRPr="004334A3" w:rsidRDefault="004334A3" w:rsidP="004334A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Baculum Size × ♀Extreme</w:t>
                  </w:r>
                </w:p>
              </w:tc>
              <w:tc>
                <w:tcPr>
                  <w:tcW w:w="1701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23CE56D" w14:textId="77777777" w:rsidR="004334A3" w:rsidRPr="004334A3" w:rsidRDefault="004334A3" w:rsidP="004334A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 xml:space="preserve"> -0.272 (0.707)</w:t>
                  </w:r>
                </w:p>
              </w:tc>
              <w:tc>
                <w:tcPr>
                  <w:tcW w:w="1277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53A7F75" w14:textId="77777777" w:rsidR="004334A3" w:rsidRPr="004334A3" w:rsidRDefault="004334A3" w:rsidP="004334A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0.148</w:t>
                  </w:r>
                </w:p>
              </w:tc>
              <w:tc>
                <w:tcPr>
                  <w:tcW w:w="709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03884E5" w14:textId="77777777" w:rsidR="004334A3" w:rsidRPr="004334A3" w:rsidRDefault="004334A3" w:rsidP="004334A3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0.44</w:t>
                  </w:r>
                </w:p>
              </w:tc>
              <w:tc>
                <w:tcPr>
                  <w:tcW w:w="1843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34F136B" w14:textId="77777777" w:rsidR="004334A3" w:rsidRPr="004334A3" w:rsidRDefault="004334A3" w:rsidP="004334A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 </w:t>
                  </w:r>
                </w:p>
              </w:tc>
              <w:tc>
                <w:tcPr>
                  <w:tcW w:w="1134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BA8BBA0" w14:textId="77777777" w:rsidR="004334A3" w:rsidRPr="004334A3" w:rsidRDefault="004334A3" w:rsidP="004334A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 </w:t>
                  </w:r>
                </w:p>
              </w:tc>
              <w:tc>
                <w:tcPr>
                  <w:tcW w:w="992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332B51B" w14:textId="77777777" w:rsidR="004334A3" w:rsidRPr="004334A3" w:rsidRDefault="004334A3" w:rsidP="004334A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</w:pPr>
                  <w:r w:rsidRPr="004334A3">
                    <w:rPr>
                      <w:rFonts w:ascii="Times New Roman" w:eastAsia="Times New Roman" w:hAnsi="Times New Roman" w:cs="Times New Roman"/>
                      <w:color w:val="000000"/>
                      <w:sz w:val="24"/>
                      <w:szCs w:val="24"/>
                      <w:lang w:eastAsia="en-AU"/>
                    </w:rPr>
                    <w:t> </w:t>
                  </w:r>
                </w:p>
              </w:tc>
            </w:tr>
          </w:tbl>
          <w:p w14:paraId="6B067609" w14:textId="77777777" w:rsidR="00BE1BB3" w:rsidRPr="00BE1BB3" w:rsidRDefault="004334A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EB23EA" w14:textId="77777777" w:rsidR="00BE1BB3" w:rsidRPr="00BE1BB3" w:rsidRDefault="00BE1BB3" w:rsidP="00BE1BB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CDB088" w14:textId="77777777" w:rsidR="00BE1BB3" w:rsidRPr="00BE1BB3" w:rsidRDefault="00BE1BB3" w:rsidP="00BE1BB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FA3A3B" w14:textId="77777777" w:rsidR="00BE1BB3" w:rsidRPr="00BE1BB3" w:rsidRDefault="00BE1BB3" w:rsidP="00BE1BB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98C7B2" w14:textId="77777777" w:rsidR="00BE1BB3" w:rsidRPr="00BE1BB3" w:rsidRDefault="00BE1BB3" w:rsidP="00BE1BB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31BE78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64F462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BE1BB3" w:rsidRPr="00BE1BB3" w14:paraId="64955C2F" w14:textId="77777777" w:rsidTr="00BE1BB3">
        <w:trPr>
          <w:trHeight w:val="315"/>
        </w:trPr>
        <w:tc>
          <w:tcPr>
            <w:tcW w:w="1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6E879F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55904A" w14:textId="77777777" w:rsidR="00BE1BB3" w:rsidRPr="00BE1BB3" w:rsidRDefault="00BE1BB3" w:rsidP="00BE1BB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8D4332" w14:textId="77777777" w:rsidR="00BE1BB3" w:rsidRPr="00BE1BB3" w:rsidRDefault="00BE1BB3" w:rsidP="00BE1BB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57A69D" w14:textId="77777777" w:rsidR="00BE1BB3" w:rsidRPr="00BE1BB3" w:rsidRDefault="00BE1BB3" w:rsidP="00BE1BB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AU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9F9985" w14:textId="77777777" w:rsidR="00BE1BB3" w:rsidRPr="00BE1BB3" w:rsidRDefault="00BE1BB3" w:rsidP="00BE1BB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  <w:lang w:eastAsia="en-AU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D15DE8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0C57E9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BE1BB3" w:rsidRPr="00BE1BB3" w14:paraId="43B67EA8" w14:textId="77777777" w:rsidTr="00BE1BB3">
        <w:trPr>
          <w:trHeight w:val="315"/>
        </w:trPr>
        <w:tc>
          <w:tcPr>
            <w:tcW w:w="1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FE6F69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04DE0B" w14:textId="77777777" w:rsidR="00BE1BB3" w:rsidRPr="00BE1BB3" w:rsidRDefault="00BE1BB3" w:rsidP="00BE1BB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C73019" w14:textId="77777777" w:rsidR="00BE1BB3" w:rsidRPr="00BE1BB3" w:rsidRDefault="00BE1BB3" w:rsidP="00BE1BB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8D22B3" w14:textId="77777777" w:rsidR="00BE1BB3" w:rsidRPr="00BE1BB3" w:rsidRDefault="00BE1BB3" w:rsidP="00BE1BB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78EAFF" w14:textId="77777777" w:rsidR="00BE1BB3" w:rsidRPr="00BE1BB3" w:rsidRDefault="00BE1BB3" w:rsidP="00BE1BB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DBF46F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3D035A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BE1BB3" w:rsidRPr="00BE1BB3" w14:paraId="69B9B42C" w14:textId="77777777" w:rsidTr="00BE1BB3">
        <w:trPr>
          <w:trHeight w:val="315"/>
        </w:trPr>
        <w:tc>
          <w:tcPr>
            <w:tcW w:w="1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25C4DA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FDC687" w14:textId="77777777" w:rsidR="00BE1BB3" w:rsidRPr="00BE1BB3" w:rsidRDefault="00BE1BB3" w:rsidP="00BE1BB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B5C8A9" w14:textId="77777777" w:rsidR="00BE1BB3" w:rsidRPr="00BE1BB3" w:rsidRDefault="00BE1BB3" w:rsidP="00BE1BB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DFEE43" w14:textId="77777777" w:rsidR="00BE1BB3" w:rsidRPr="00BE1BB3" w:rsidRDefault="00BE1BB3" w:rsidP="00BE1BB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C45C46" w14:textId="77777777" w:rsidR="00BE1BB3" w:rsidRPr="00BE1BB3" w:rsidRDefault="00BE1BB3" w:rsidP="00BE1BB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14E4C3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98E5EE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BE1BB3" w:rsidRPr="00BE1BB3" w14:paraId="0A224AE3" w14:textId="77777777" w:rsidTr="00BE1BB3">
        <w:trPr>
          <w:trHeight w:val="315"/>
        </w:trPr>
        <w:tc>
          <w:tcPr>
            <w:tcW w:w="1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41FE96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D08AF9" w14:textId="77777777" w:rsidR="00BE1BB3" w:rsidRPr="00BE1BB3" w:rsidRDefault="00BE1BB3" w:rsidP="00BE1BB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703B10" w14:textId="77777777" w:rsidR="00BE1BB3" w:rsidRPr="00BE1BB3" w:rsidRDefault="00BE1BB3" w:rsidP="00BE1BB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96AF07" w14:textId="77777777" w:rsidR="00BE1BB3" w:rsidRPr="00BE1BB3" w:rsidRDefault="00BE1BB3" w:rsidP="00BE1BB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C56DB2" w14:textId="77777777" w:rsidR="00BE1BB3" w:rsidRPr="00BE1BB3" w:rsidRDefault="00BE1BB3" w:rsidP="00BE1BB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0E0A73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B3ADE0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BE1BB3" w:rsidRPr="00BE1BB3" w14:paraId="0F90F706" w14:textId="77777777" w:rsidTr="00BE1BB3">
        <w:trPr>
          <w:trHeight w:val="315"/>
        </w:trPr>
        <w:tc>
          <w:tcPr>
            <w:tcW w:w="111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9F9824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9C8753" w14:textId="77777777" w:rsidR="00BE1BB3" w:rsidRPr="00BE1BB3" w:rsidRDefault="00BE1BB3" w:rsidP="00BE1BB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006AB9" w14:textId="77777777" w:rsidR="00BE1BB3" w:rsidRPr="00BE1BB3" w:rsidRDefault="00BE1BB3" w:rsidP="00BE1BB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0B0071" w14:textId="77777777" w:rsidR="00BE1BB3" w:rsidRPr="00BE1BB3" w:rsidRDefault="00BE1BB3" w:rsidP="00BE1BB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1CC298" w14:textId="77777777" w:rsidR="00BE1BB3" w:rsidRPr="00BE1BB3" w:rsidRDefault="00BE1BB3" w:rsidP="00BE1BB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622F5E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BFDD13" w14:textId="77777777" w:rsidR="00BE1BB3" w:rsidRPr="00BE1BB3" w:rsidRDefault="00BE1BB3" w:rsidP="00BE1BB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</w:tbl>
    <w:p w14:paraId="476161D8" w14:textId="3E4A20CE" w:rsidR="00BE1BB3" w:rsidRDefault="00BE1BB3"/>
    <w:p w14:paraId="3CD9590D" w14:textId="793A15DF" w:rsidR="007240A6" w:rsidRDefault="007240A6"/>
    <w:p w14:paraId="4465F729" w14:textId="16C7B025" w:rsidR="007240A6" w:rsidRDefault="007240A6"/>
    <w:p w14:paraId="05BD4387" w14:textId="48D43B7A" w:rsidR="007240A6" w:rsidRDefault="007240A6"/>
    <w:p w14:paraId="10FAA252" w14:textId="7A31E5F3" w:rsidR="007240A6" w:rsidRDefault="007240A6"/>
    <w:p w14:paraId="674F8406" w14:textId="7088D7FB" w:rsidR="007240A6" w:rsidRDefault="007240A6"/>
    <w:p w14:paraId="4CD2B769" w14:textId="4AD32178" w:rsidR="007240A6" w:rsidRDefault="007240A6"/>
    <w:p w14:paraId="20B7C8C5" w14:textId="459DEEAE" w:rsidR="007240A6" w:rsidRDefault="007240A6"/>
    <w:p w14:paraId="56DA5D21" w14:textId="1233A59D" w:rsidR="007240A6" w:rsidRDefault="007240A6"/>
    <w:p w14:paraId="62653DB7" w14:textId="60FD92D5" w:rsidR="007240A6" w:rsidRDefault="007240A6"/>
    <w:p w14:paraId="7AF6F128" w14:textId="6E8E8E6E" w:rsidR="007240A6" w:rsidRDefault="007240A6"/>
    <w:p w14:paraId="6DFAF863" w14:textId="5017D37E" w:rsidR="007240A6" w:rsidRDefault="007240A6"/>
    <w:p w14:paraId="3D196769" w14:textId="12A0EA6F" w:rsidR="007240A6" w:rsidRDefault="007240A6"/>
    <w:p w14:paraId="424E5C25" w14:textId="5331DDA5" w:rsidR="007240A6" w:rsidRDefault="007240A6"/>
    <w:p w14:paraId="3B10D37D" w14:textId="77777777" w:rsidR="007240A6" w:rsidRDefault="007240A6"/>
    <w:p w14:paraId="7DF36BF0" w14:textId="77777777" w:rsidR="004334A3" w:rsidRDefault="004334A3"/>
    <w:p w14:paraId="155E5906" w14:textId="3E75C43A" w:rsidR="00093213" w:rsidRPr="00740703" w:rsidRDefault="00093213" w:rsidP="0009321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745D2">
        <w:rPr>
          <w:rFonts w:ascii="Times New Roman" w:hAnsi="Times New Roman" w:cs="Times New Roman"/>
          <w:b/>
          <w:bCs/>
          <w:sz w:val="24"/>
          <w:szCs w:val="24"/>
        </w:rPr>
        <w:lastRenderedPageBreak/>
        <w:t>Table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S6</w:t>
      </w:r>
      <w:r w:rsidRPr="00B745D2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General Linear Mixed Model (GLMM) of the effect of baculum shape of the first male relative to the second male and its interaction with the female’s genetic background</w:t>
      </w:r>
      <w:r w:rsidRPr="00D1017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on second male parentage</w:t>
      </w:r>
      <w:r w:rsidR="003C14A5">
        <w:rPr>
          <w:rFonts w:ascii="Times New Roman" w:hAnsi="Times New Roman" w:cs="Times New Roman"/>
          <w:sz w:val="24"/>
          <w:szCs w:val="24"/>
        </w:rPr>
        <w:t xml:space="preserve"> for the reduced s</w:t>
      </w:r>
      <w:r>
        <w:rPr>
          <w:rFonts w:ascii="Times New Roman" w:hAnsi="Times New Roman" w:cs="Times New Roman"/>
          <w:sz w:val="24"/>
          <w:szCs w:val="24"/>
        </w:rPr>
        <w:t xml:space="preserve">ample </w:t>
      </w:r>
      <w:r w:rsidR="003C14A5">
        <w:rPr>
          <w:rFonts w:ascii="Times New Roman" w:hAnsi="Times New Roman" w:cs="Times New Roman"/>
          <w:sz w:val="24"/>
          <w:szCs w:val="24"/>
        </w:rPr>
        <w:t>of</w:t>
      </w:r>
      <w:r>
        <w:rPr>
          <w:rFonts w:ascii="Times New Roman" w:hAnsi="Times New Roman" w:cs="Times New Roman"/>
          <w:sz w:val="24"/>
          <w:szCs w:val="24"/>
        </w:rPr>
        <w:t xml:space="preserve"> mating trios </w:t>
      </w:r>
      <w:r w:rsidR="003C14A5">
        <w:rPr>
          <w:rFonts w:ascii="Times New Roman" w:hAnsi="Times New Roman" w:cs="Times New Roman"/>
          <w:sz w:val="24"/>
          <w:szCs w:val="24"/>
        </w:rPr>
        <w:t>in whic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C14A5">
        <w:rPr>
          <w:rFonts w:ascii="Times New Roman" w:hAnsi="Times New Roman" w:cs="Times New Roman"/>
          <w:sz w:val="24"/>
          <w:szCs w:val="24"/>
        </w:rPr>
        <w:t xml:space="preserve">paternity could be </w:t>
      </w:r>
      <w:r>
        <w:rPr>
          <w:rFonts w:ascii="Times New Roman" w:hAnsi="Times New Roman" w:cs="Times New Roman"/>
          <w:sz w:val="24"/>
          <w:szCs w:val="24"/>
        </w:rPr>
        <w:t>assign</w:t>
      </w:r>
      <w:r w:rsidR="003C14A5">
        <w:rPr>
          <w:rFonts w:ascii="Times New Roman" w:hAnsi="Times New Roman" w:cs="Times New Roman"/>
          <w:sz w:val="24"/>
          <w:szCs w:val="24"/>
        </w:rPr>
        <w:t>ed</w:t>
      </w:r>
      <w:r>
        <w:rPr>
          <w:rFonts w:ascii="Times New Roman" w:hAnsi="Times New Roman" w:cs="Times New Roman"/>
          <w:sz w:val="24"/>
          <w:szCs w:val="24"/>
        </w:rPr>
        <w:t xml:space="preserve"> to 80% </w:t>
      </w:r>
      <w:r w:rsidR="003C14A5">
        <w:rPr>
          <w:rFonts w:ascii="Times New Roman" w:hAnsi="Times New Roman" w:cs="Times New Roman"/>
          <w:sz w:val="24"/>
          <w:szCs w:val="24"/>
        </w:rPr>
        <w:t xml:space="preserve">or more </w:t>
      </w:r>
      <w:r>
        <w:rPr>
          <w:rFonts w:ascii="Times New Roman" w:hAnsi="Times New Roman" w:cs="Times New Roman"/>
          <w:sz w:val="24"/>
          <w:szCs w:val="24"/>
        </w:rPr>
        <w:t xml:space="preserve">of </w:t>
      </w:r>
      <w:r w:rsidR="003C14A5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embryos (males = 132; females = 66; total embryos = 491).</w:t>
      </w:r>
      <w:r w:rsidR="00E63CB5" w:rsidRPr="00E63CB5">
        <w:rPr>
          <w:rFonts w:ascii="Times New Roman" w:hAnsi="Times New Roman" w:cs="Times New Roman"/>
          <w:sz w:val="24"/>
          <w:szCs w:val="24"/>
        </w:rPr>
        <w:t xml:space="preserve"> </w:t>
      </w:r>
      <w:r w:rsidR="00E63CB5" w:rsidRPr="002D1E81">
        <w:rPr>
          <w:rFonts w:ascii="Times New Roman" w:hAnsi="Times New Roman" w:cs="Times New Roman"/>
          <w:sz w:val="24"/>
          <w:szCs w:val="24"/>
        </w:rPr>
        <w:t>Values in italics are significant at p &lt; 0.05</w:t>
      </w:r>
      <w:r w:rsidR="00E63CB5">
        <w:rPr>
          <w:rFonts w:ascii="Times New Roman" w:hAnsi="Times New Roman" w:cs="Times New Roman"/>
          <w:sz w:val="24"/>
          <w:szCs w:val="24"/>
        </w:rPr>
        <w:t xml:space="preserve">. </w:t>
      </w:r>
    </w:p>
    <w:tbl>
      <w:tblPr>
        <w:tblW w:w="10467" w:type="dxa"/>
        <w:tblInd w:w="-435" w:type="dxa"/>
        <w:tblLook w:val="04A0" w:firstRow="1" w:lastRow="0" w:firstColumn="1" w:lastColumn="0" w:noHBand="0" w:noVBand="1"/>
      </w:tblPr>
      <w:tblGrid>
        <w:gridCol w:w="2973"/>
        <w:gridCol w:w="1842"/>
        <w:gridCol w:w="1134"/>
        <w:gridCol w:w="636"/>
        <w:gridCol w:w="1774"/>
        <w:gridCol w:w="1096"/>
        <w:gridCol w:w="1012"/>
      </w:tblGrid>
      <w:tr w:rsidR="00093213" w:rsidRPr="008E295E" w14:paraId="5601726D" w14:textId="77777777" w:rsidTr="00AE15FA">
        <w:trPr>
          <w:trHeight w:val="310"/>
        </w:trPr>
        <w:tc>
          <w:tcPr>
            <w:tcW w:w="297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8A09B4" w14:textId="77777777" w:rsidR="00093213" w:rsidRPr="008E295E" w:rsidRDefault="00093213" w:rsidP="00AE15F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 xml:space="preserve">fixed effects 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A32604" w14:textId="77777777" w:rsidR="00093213" w:rsidRPr="008E295E" w:rsidRDefault="00093213" w:rsidP="00AE15F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 xml:space="preserve">estimate ± 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>(</w:t>
            </w:r>
            <w:r w:rsidRPr="008E295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>se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>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F64950" w14:textId="77777777" w:rsidR="00093213" w:rsidRPr="008E295E" w:rsidRDefault="00093213" w:rsidP="00AE15F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>type III, Wald χ2</w:t>
            </w:r>
          </w:p>
        </w:tc>
        <w:tc>
          <w:tcPr>
            <w:tcW w:w="6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673E15" w14:textId="77777777" w:rsidR="00093213" w:rsidRPr="008E295E" w:rsidRDefault="00093213" w:rsidP="00AE15F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  <w:lang w:eastAsia="zh-CN" w:bidi="th-TH"/>
              </w:rPr>
              <w:t>p</w:t>
            </w:r>
          </w:p>
        </w:tc>
        <w:tc>
          <w:tcPr>
            <w:tcW w:w="17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C5720F" w14:textId="77777777" w:rsidR="00093213" w:rsidRPr="008E295E" w:rsidRDefault="00093213" w:rsidP="00AE15F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 xml:space="preserve">random effects </w:t>
            </w:r>
          </w:p>
        </w:tc>
        <w:tc>
          <w:tcPr>
            <w:tcW w:w="10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B59FC4" w14:textId="77777777" w:rsidR="00093213" w:rsidRPr="008E295E" w:rsidRDefault="00093213" w:rsidP="00AE15F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 xml:space="preserve">variance </w:t>
            </w:r>
          </w:p>
        </w:tc>
        <w:tc>
          <w:tcPr>
            <w:tcW w:w="10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BECE68" w14:textId="77777777" w:rsidR="00093213" w:rsidRPr="008E295E" w:rsidRDefault="00093213" w:rsidP="00AE15F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 xml:space="preserve">± </w:t>
            </w:r>
            <w:proofErr w:type="spellStart"/>
            <w:r w:rsidRPr="008E295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>s.d.</w:t>
            </w:r>
            <w:proofErr w:type="spellEnd"/>
          </w:p>
        </w:tc>
      </w:tr>
      <w:tr w:rsidR="00093213" w:rsidRPr="008E295E" w14:paraId="4ADA5504" w14:textId="77777777" w:rsidTr="00AE15FA">
        <w:trPr>
          <w:trHeight w:val="310"/>
        </w:trPr>
        <w:tc>
          <w:tcPr>
            <w:tcW w:w="2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FA92D" w14:textId="77777777" w:rsidR="00093213" w:rsidRPr="008E295E" w:rsidRDefault="00093213" w:rsidP="00AE15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intercept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9D433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 xml:space="preserve"> -0.5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88</w:t>
            </w: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 xml:space="preserve"> (0.3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44</w:t>
            </w: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E92D9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 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48572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 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02E92" w14:textId="77777777" w:rsidR="00093213" w:rsidRPr="008E295E" w:rsidRDefault="00093213" w:rsidP="00AE15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1st ♂ Family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76DCF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782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C5EB6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884</w:t>
            </w:r>
          </w:p>
        </w:tc>
      </w:tr>
      <w:tr w:rsidR="00093213" w:rsidRPr="008E295E" w14:paraId="38BB52C3" w14:textId="77777777" w:rsidTr="00AE15FA">
        <w:trPr>
          <w:trHeight w:val="310"/>
        </w:trPr>
        <w:tc>
          <w:tcPr>
            <w:tcW w:w="2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C5FAF" w14:textId="77777777" w:rsidR="00093213" w:rsidRPr="008E295E" w:rsidRDefault="00093213" w:rsidP="00AE15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RW1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F7F42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-3.188</w:t>
            </w: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8</w:t>
            </w: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345</w:t>
            </w: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1FA25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833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617E2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36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F2D05" w14:textId="77777777" w:rsidR="00093213" w:rsidRPr="008E295E" w:rsidRDefault="00093213" w:rsidP="00AE15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2nd ♂ Family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ECC4C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674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02AEC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812</w:t>
            </w:r>
          </w:p>
        </w:tc>
      </w:tr>
      <w:tr w:rsidR="00093213" w:rsidRPr="008E295E" w14:paraId="5F3B4420" w14:textId="77777777" w:rsidTr="00AE15FA">
        <w:trPr>
          <w:trHeight w:val="310"/>
        </w:trPr>
        <w:tc>
          <w:tcPr>
            <w:tcW w:w="2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2D112" w14:textId="77777777" w:rsidR="00093213" w:rsidRPr="008E295E" w:rsidRDefault="00093213" w:rsidP="00AE15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RW2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B5351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7.541</w:t>
            </w: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8.266</w:t>
            </w: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8119B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456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85693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49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E3B7C" w14:textId="77777777" w:rsidR="00093213" w:rsidRPr="008E295E" w:rsidRDefault="00093213" w:rsidP="00AE15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♀ Family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D0E71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&lt;0.0001</w:t>
            </w: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FCB69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&lt;0.0001</w:t>
            </w:r>
          </w:p>
        </w:tc>
      </w:tr>
      <w:tr w:rsidR="00093213" w:rsidRPr="008E295E" w14:paraId="4676DAFB" w14:textId="77777777" w:rsidTr="00AE15FA">
        <w:trPr>
          <w:trHeight w:val="310"/>
        </w:trPr>
        <w:tc>
          <w:tcPr>
            <w:tcW w:w="2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15650" w14:textId="77777777" w:rsidR="00093213" w:rsidRPr="008E295E" w:rsidRDefault="00093213" w:rsidP="00AE15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Baculum Size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94155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1.163</w:t>
            </w: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2.001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C46E7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877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8CA69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35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9E45B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A491A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366AD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</w:tr>
      <w:tr w:rsidR="00093213" w:rsidRPr="008E295E" w14:paraId="41E66E21" w14:textId="77777777" w:rsidTr="00AE15FA">
        <w:trPr>
          <w:trHeight w:val="310"/>
        </w:trPr>
        <w:tc>
          <w:tcPr>
            <w:tcW w:w="2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BAABF" w14:textId="77777777" w:rsidR="00093213" w:rsidRPr="008E295E" w:rsidRDefault="00093213" w:rsidP="00AE15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♀ Extreme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239E1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611</w:t>
            </w: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 xml:space="preserve"> (0.2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88</w:t>
            </w: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33412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3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272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16D62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0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7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E1015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BDA68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6AD62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</w:tr>
      <w:tr w:rsidR="00093213" w:rsidRPr="008E295E" w14:paraId="4EF2BAE0" w14:textId="77777777" w:rsidTr="00AE15FA">
        <w:trPr>
          <w:trHeight w:val="310"/>
        </w:trPr>
        <w:tc>
          <w:tcPr>
            <w:tcW w:w="2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BC69F" w14:textId="77777777" w:rsidR="00093213" w:rsidRPr="008E295E" w:rsidRDefault="00093213" w:rsidP="00AE15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RW1 × ♀ Extreme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FAB6A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 xml:space="preserve"> -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3</w:t>
            </w: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871</w:t>
            </w: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10</w:t>
            </w: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290</w:t>
            </w: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FB953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141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5B1B8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71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FB064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ED048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93FD5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</w:tr>
      <w:tr w:rsidR="00093213" w:rsidRPr="008E295E" w14:paraId="4869534D" w14:textId="77777777" w:rsidTr="00AE15FA">
        <w:trPr>
          <w:trHeight w:val="310"/>
        </w:trPr>
        <w:tc>
          <w:tcPr>
            <w:tcW w:w="2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7FDD0" w14:textId="77777777" w:rsidR="00093213" w:rsidRPr="008E295E" w:rsidRDefault="00093213" w:rsidP="00AE15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RW2 × ♀ Extreme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0F79E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 xml:space="preserve"> -2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6</w:t>
            </w: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17</w:t>
            </w: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 xml:space="preserve"> (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2</w:t>
            </w: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847</w:t>
            </w: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8472E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4.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51</w:t>
            </w:r>
          </w:p>
        </w:tc>
        <w:tc>
          <w:tcPr>
            <w:tcW w:w="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FA74D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  <w:t>0.04</w:t>
            </w:r>
          </w:p>
        </w:tc>
        <w:tc>
          <w:tcPr>
            <w:tcW w:w="1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1E48E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zh-CN" w:bidi="th-TH"/>
              </w:rPr>
            </w:pP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9DC2D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  <w:tc>
          <w:tcPr>
            <w:tcW w:w="1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073DA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zh-CN" w:bidi="th-TH"/>
              </w:rPr>
            </w:pPr>
          </w:p>
        </w:tc>
      </w:tr>
      <w:tr w:rsidR="00093213" w:rsidRPr="008E295E" w14:paraId="0005AA5E" w14:textId="77777777" w:rsidTr="00AE15FA">
        <w:trPr>
          <w:trHeight w:val="310"/>
        </w:trPr>
        <w:tc>
          <w:tcPr>
            <w:tcW w:w="29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AD9A66" w14:textId="77777777" w:rsidR="00093213" w:rsidRPr="008E295E" w:rsidRDefault="00093213" w:rsidP="00AE15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Baculum Size × ♀ Extrem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090456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</w:t>
            </w: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663</w:t>
            </w: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3.068</w:t>
            </w: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F82371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46</w:t>
            </w:r>
          </w:p>
        </w:tc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749BD6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0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83</w:t>
            </w:r>
          </w:p>
        </w:tc>
        <w:tc>
          <w:tcPr>
            <w:tcW w:w="17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8B4F43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 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6C942F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 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7D968F" w14:textId="77777777" w:rsidR="00093213" w:rsidRPr="008E295E" w:rsidRDefault="00093213" w:rsidP="00AE15F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</w:pPr>
            <w:r w:rsidRPr="008E29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zh-CN" w:bidi="th-TH"/>
              </w:rPr>
              <w:t> </w:t>
            </w:r>
          </w:p>
        </w:tc>
      </w:tr>
    </w:tbl>
    <w:p w14:paraId="74659763" w14:textId="77777777" w:rsidR="00093213" w:rsidRDefault="00093213" w:rsidP="0009321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786D967E" w14:textId="77777777" w:rsidR="00093213" w:rsidRDefault="00093213" w:rsidP="0009321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7E80D989" w14:textId="77777777" w:rsidR="004334A3" w:rsidRDefault="004334A3"/>
    <w:p w14:paraId="302646A5" w14:textId="77777777" w:rsidR="004334A3" w:rsidRDefault="004334A3"/>
    <w:p w14:paraId="4770F4BE" w14:textId="77777777" w:rsidR="004334A3" w:rsidRDefault="004334A3"/>
    <w:p w14:paraId="5369FDD4" w14:textId="77777777" w:rsidR="004334A3" w:rsidRDefault="004334A3"/>
    <w:p w14:paraId="243BA1EF" w14:textId="77777777" w:rsidR="004334A3" w:rsidRDefault="004334A3"/>
    <w:p w14:paraId="1EC0013A" w14:textId="77777777" w:rsidR="004334A3" w:rsidRDefault="004334A3"/>
    <w:p w14:paraId="46FBD8C6" w14:textId="77777777" w:rsidR="004334A3" w:rsidRDefault="004334A3"/>
    <w:p w14:paraId="46B80171" w14:textId="77777777" w:rsidR="004334A3" w:rsidRDefault="004334A3"/>
    <w:p w14:paraId="1C1C19E7" w14:textId="77777777" w:rsidR="004334A3" w:rsidRDefault="004334A3"/>
    <w:p w14:paraId="7D1A8230" w14:textId="77777777" w:rsidR="004334A3" w:rsidRDefault="004334A3"/>
    <w:p w14:paraId="7D017261" w14:textId="77777777" w:rsidR="004334A3" w:rsidRDefault="004334A3"/>
    <w:p w14:paraId="3B8DF8B0" w14:textId="77777777" w:rsidR="004334A3" w:rsidRDefault="004334A3"/>
    <w:p w14:paraId="06BF8F75" w14:textId="77777777" w:rsidR="004334A3" w:rsidRDefault="004334A3"/>
    <w:p w14:paraId="7DEF2BD4" w14:textId="77777777" w:rsidR="004334A3" w:rsidRDefault="004334A3"/>
    <w:sectPr w:rsidR="004334A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051EE55" w14:textId="77777777" w:rsidR="006E3076" w:rsidRDefault="006E3076" w:rsidP="004C313C">
      <w:pPr>
        <w:spacing w:after="0" w:line="240" w:lineRule="auto"/>
      </w:pPr>
      <w:r>
        <w:separator/>
      </w:r>
    </w:p>
  </w:endnote>
  <w:endnote w:type="continuationSeparator" w:id="0">
    <w:p w14:paraId="0B048B96" w14:textId="77777777" w:rsidR="006E3076" w:rsidRDefault="006E3076" w:rsidP="004C313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altName w:val="Angsana New"/>
    <w:panose1 w:val="02020603050405020304"/>
    <w:charset w:val="DE"/>
    <w:family w:val="roman"/>
    <w:pitch w:val="variable"/>
    <w:sig w:usb0="81000003" w:usb1="00000000" w:usb2="00000000" w:usb3="00000000" w:csb0="0001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5A8DA89" w14:textId="77777777" w:rsidR="006E3076" w:rsidRDefault="006E3076" w:rsidP="004C313C">
      <w:pPr>
        <w:spacing w:after="0" w:line="240" w:lineRule="auto"/>
      </w:pPr>
      <w:r>
        <w:separator/>
      </w:r>
    </w:p>
  </w:footnote>
  <w:footnote w:type="continuationSeparator" w:id="0">
    <w:p w14:paraId="0EC49018" w14:textId="77777777" w:rsidR="006E3076" w:rsidRDefault="006E3076" w:rsidP="004C313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46D2F71"/>
    <w:multiLevelType w:val="hybridMultilevel"/>
    <w:tmpl w:val="98B4BD50"/>
    <w:lvl w:ilvl="0" w:tplc="EE70E360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C186FA2"/>
    <w:multiLevelType w:val="hybridMultilevel"/>
    <w:tmpl w:val="6DFAA688"/>
    <w:lvl w:ilvl="0" w:tplc="5212CB50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782314C"/>
    <w:multiLevelType w:val="hybridMultilevel"/>
    <w:tmpl w:val="B358D650"/>
    <w:lvl w:ilvl="0" w:tplc="ACA0E898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defaultTabStop w:val="720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AwAyMTM0tjC0slHaXg1OLizPw8kAJDk1oAJjCPai0AAAA="/>
  </w:docVars>
  <w:rsids>
    <w:rsidRoot w:val="00BE1BB3"/>
    <w:rsid w:val="00007D58"/>
    <w:rsid w:val="000268AA"/>
    <w:rsid w:val="000538A4"/>
    <w:rsid w:val="00083B5A"/>
    <w:rsid w:val="0009049A"/>
    <w:rsid w:val="00093213"/>
    <w:rsid w:val="000A6F01"/>
    <w:rsid w:val="000D027B"/>
    <w:rsid w:val="000D1AF6"/>
    <w:rsid w:val="000D6577"/>
    <w:rsid w:val="00102CDA"/>
    <w:rsid w:val="001676F3"/>
    <w:rsid w:val="00172496"/>
    <w:rsid w:val="001D0B97"/>
    <w:rsid w:val="002144C9"/>
    <w:rsid w:val="00261B75"/>
    <w:rsid w:val="002907C3"/>
    <w:rsid w:val="002B3706"/>
    <w:rsid w:val="002B7B50"/>
    <w:rsid w:val="002D5109"/>
    <w:rsid w:val="002E2256"/>
    <w:rsid w:val="002E538B"/>
    <w:rsid w:val="00302833"/>
    <w:rsid w:val="00330E8B"/>
    <w:rsid w:val="0035195A"/>
    <w:rsid w:val="0038220D"/>
    <w:rsid w:val="003C14A5"/>
    <w:rsid w:val="003F66E3"/>
    <w:rsid w:val="00425846"/>
    <w:rsid w:val="00427D17"/>
    <w:rsid w:val="004334A3"/>
    <w:rsid w:val="0047506F"/>
    <w:rsid w:val="004C313C"/>
    <w:rsid w:val="00500A77"/>
    <w:rsid w:val="005222D5"/>
    <w:rsid w:val="00540470"/>
    <w:rsid w:val="00595D25"/>
    <w:rsid w:val="005A21CF"/>
    <w:rsid w:val="005A4706"/>
    <w:rsid w:val="005B4ED3"/>
    <w:rsid w:val="005D3A7F"/>
    <w:rsid w:val="005D65B2"/>
    <w:rsid w:val="005F4361"/>
    <w:rsid w:val="006551C3"/>
    <w:rsid w:val="006B5E23"/>
    <w:rsid w:val="006C120B"/>
    <w:rsid w:val="006C4DF2"/>
    <w:rsid w:val="006E3076"/>
    <w:rsid w:val="00706125"/>
    <w:rsid w:val="007217AD"/>
    <w:rsid w:val="007240A6"/>
    <w:rsid w:val="00733B60"/>
    <w:rsid w:val="007B1327"/>
    <w:rsid w:val="007C5151"/>
    <w:rsid w:val="008E1FE4"/>
    <w:rsid w:val="008F688C"/>
    <w:rsid w:val="00913247"/>
    <w:rsid w:val="00913637"/>
    <w:rsid w:val="00916E4A"/>
    <w:rsid w:val="00920A1B"/>
    <w:rsid w:val="00921C1F"/>
    <w:rsid w:val="009241BA"/>
    <w:rsid w:val="00925230"/>
    <w:rsid w:val="00945FBC"/>
    <w:rsid w:val="00952C37"/>
    <w:rsid w:val="00960DC3"/>
    <w:rsid w:val="00992840"/>
    <w:rsid w:val="009A60AB"/>
    <w:rsid w:val="009D205B"/>
    <w:rsid w:val="009D4994"/>
    <w:rsid w:val="009F5BE2"/>
    <w:rsid w:val="00A405F5"/>
    <w:rsid w:val="00A44849"/>
    <w:rsid w:val="00A87754"/>
    <w:rsid w:val="00AA4E42"/>
    <w:rsid w:val="00AD40F0"/>
    <w:rsid w:val="00AD4ED9"/>
    <w:rsid w:val="00AE61D5"/>
    <w:rsid w:val="00AF556F"/>
    <w:rsid w:val="00AF7383"/>
    <w:rsid w:val="00B03BA8"/>
    <w:rsid w:val="00B33AD0"/>
    <w:rsid w:val="00B7554D"/>
    <w:rsid w:val="00B87886"/>
    <w:rsid w:val="00BB0B4E"/>
    <w:rsid w:val="00BD15B7"/>
    <w:rsid w:val="00BD22C4"/>
    <w:rsid w:val="00BE1BB3"/>
    <w:rsid w:val="00C456C0"/>
    <w:rsid w:val="00C61727"/>
    <w:rsid w:val="00C62BA6"/>
    <w:rsid w:val="00C83727"/>
    <w:rsid w:val="00C842ED"/>
    <w:rsid w:val="00C97D8C"/>
    <w:rsid w:val="00CE6A34"/>
    <w:rsid w:val="00D01A43"/>
    <w:rsid w:val="00D45B32"/>
    <w:rsid w:val="00D66D16"/>
    <w:rsid w:val="00D674C7"/>
    <w:rsid w:val="00D7734F"/>
    <w:rsid w:val="00D854CF"/>
    <w:rsid w:val="00DB7108"/>
    <w:rsid w:val="00DD664F"/>
    <w:rsid w:val="00DE0CF0"/>
    <w:rsid w:val="00DF2CFE"/>
    <w:rsid w:val="00E13B71"/>
    <w:rsid w:val="00E1584B"/>
    <w:rsid w:val="00E15B3D"/>
    <w:rsid w:val="00E47437"/>
    <w:rsid w:val="00E54922"/>
    <w:rsid w:val="00E605C7"/>
    <w:rsid w:val="00E63CB5"/>
    <w:rsid w:val="00E8138C"/>
    <w:rsid w:val="00E83642"/>
    <w:rsid w:val="00EA45FC"/>
    <w:rsid w:val="00EC0305"/>
    <w:rsid w:val="00EC6CA6"/>
    <w:rsid w:val="00EC7177"/>
    <w:rsid w:val="00EF1F8C"/>
    <w:rsid w:val="00F455F9"/>
    <w:rsid w:val="00F919F5"/>
    <w:rsid w:val="00FE03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70C5B760"/>
  <w15:chartTrackingRefBased/>
  <w15:docId w15:val="{F7834D90-365E-4CAC-9283-BB79580AA40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E1BB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unhideWhenUsed/>
    <w:rsid w:val="00BE1BB3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4C313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C313C"/>
  </w:style>
  <w:style w:type="paragraph" w:styleId="Footer">
    <w:name w:val="footer"/>
    <w:basedOn w:val="Normal"/>
    <w:link w:val="FooterChar"/>
    <w:uiPriority w:val="99"/>
    <w:unhideWhenUsed/>
    <w:rsid w:val="004C313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C313C"/>
  </w:style>
  <w:style w:type="paragraph" w:styleId="ListParagraph">
    <w:name w:val="List Paragraph"/>
    <w:basedOn w:val="Normal"/>
    <w:uiPriority w:val="34"/>
    <w:qFormat/>
    <w:rsid w:val="00E54922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5A21CF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A21CF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5A21C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A21C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A21C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A21C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A21CF"/>
    <w:rPr>
      <w:b/>
      <w:bCs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C842ED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21504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116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7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597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223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70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41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551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372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about:blank" TargetMode="Externa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openxmlformats.org/officeDocument/2006/relationships/image" Target="media/image9.png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jpeg"/><Relationship Id="rId19" Type="http://schemas.openxmlformats.org/officeDocument/2006/relationships/image" Target="media/image11.JPG"/><Relationship Id="rId4" Type="http://schemas.openxmlformats.org/officeDocument/2006/relationships/settings" Target="settings.xml"/><Relationship Id="rId9" Type="http://schemas.openxmlformats.org/officeDocument/2006/relationships/image" Target="media/image1.jpeg"/><Relationship Id="rId14" Type="http://schemas.openxmlformats.org/officeDocument/2006/relationships/image" Target="media/image6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57A8DEB-4DD5-B44F-A12D-6E1C49C1B85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</TotalTime>
  <Pages>11</Pages>
  <Words>1264</Words>
  <Characters>7207</Characters>
  <Application>Microsoft Office Word</Application>
  <DocSecurity>0</DocSecurity>
  <Lines>60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PHB</Company>
  <LinksUpToDate>false</LinksUpToDate>
  <CharactersWithSpaces>84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ncalo Igreja Andre</dc:creator>
  <cp:keywords/>
  <dc:description/>
  <cp:lastModifiedBy>Goncalo Andre</cp:lastModifiedBy>
  <cp:revision>18</cp:revision>
  <dcterms:created xsi:type="dcterms:W3CDTF">2020-07-16T01:43:00Z</dcterms:created>
  <dcterms:modified xsi:type="dcterms:W3CDTF">2020-08-31T04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sociological-association</vt:lpwstr>
  </property>
  <property fmtid="{D5CDD505-2E9C-101B-9397-08002B2CF9AE}" pid="3" name="Mendeley Recent Style Name 0_1">
    <vt:lpwstr>American Sociological Association</vt:lpwstr>
  </property>
  <property fmtid="{D5CDD505-2E9C-101B-9397-08002B2CF9AE}" pid="4" name="Mendeley Recent Style Id 1_1">
    <vt:lpwstr>http://www.zotero.org/styles/chicago-author-date</vt:lpwstr>
  </property>
  <property fmtid="{D5CDD505-2E9C-101B-9397-08002B2CF9AE}" pid="5" name="Mendeley Recent Style Name 1_1">
    <vt:lpwstr>Chicago Manual of Style 17th edition (author-date)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current-biology</vt:lpwstr>
  </property>
  <property fmtid="{D5CDD505-2E9C-101B-9397-08002B2CF9AE}" pid="9" name="Mendeley Recent Style Name 3_1">
    <vt:lpwstr>Current Biology</vt:lpwstr>
  </property>
  <property fmtid="{D5CDD505-2E9C-101B-9397-08002B2CF9AE}" pid="10" name="Mendeley Recent Style Id 4_1">
    <vt:lpwstr>http://www.zotero.org/styles/evolution</vt:lpwstr>
  </property>
  <property fmtid="{D5CDD505-2E9C-101B-9397-08002B2CF9AE}" pid="11" name="Mendeley Recent Style Name 4_1">
    <vt:lpwstr>Evolution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nature</vt:lpwstr>
  </property>
  <property fmtid="{D5CDD505-2E9C-101B-9397-08002B2CF9AE}" pid="15" name="Mendeley Recent Style Name 6_1">
    <vt:lpwstr>Nature</vt:lpwstr>
  </property>
  <property fmtid="{D5CDD505-2E9C-101B-9397-08002B2CF9AE}" pid="16" name="Mendeley Recent Style Id 7_1">
    <vt:lpwstr>http://www.zotero.org/styles/philosophical-transactions-of-the-royal-society-b</vt:lpwstr>
  </property>
  <property fmtid="{D5CDD505-2E9C-101B-9397-08002B2CF9AE}" pid="17" name="Mendeley Recent Style Name 7_1">
    <vt:lpwstr>Philosophical Transactions of the Royal Society B</vt:lpwstr>
  </property>
  <property fmtid="{D5CDD505-2E9C-101B-9397-08002B2CF9AE}" pid="18" name="Mendeley Recent Style Id 8_1">
    <vt:lpwstr>http://www.zotero.org/styles/pnas</vt:lpwstr>
  </property>
  <property fmtid="{D5CDD505-2E9C-101B-9397-08002B2CF9AE}" pid="19" name="Mendeley Recent Style Name 8_1">
    <vt:lpwstr>Proceedings of the National Academy of Sciences of the United States of America</vt:lpwstr>
  </property>
  <property fmtid="{D5CDD505-2E9C-101B-9397-08002B2CF9AE}" pid="20" name="Mendeley Recent Style Id 9_1">
    <vt:lpwstr>http://www.zotero.org/styles/science</vt:lpwstr>
  </property>
  <property fmtid="{D5CDD505-2E9C-101B-9397-08002B2CF9AE}" pid="21" name="Mendeley Recent Style Name 9_1">
    <vt:lpwstr>Science</vt:lpwstr>
  </property>
</Properties>
</file>